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4B9955" w14:textId="77777777" w:rsidR="00B1645B" w:rsidRDefault="00A27085" w:rsidP="00B42030">
      <w:pPr>
        <w:pStyle w:val="Title"/>
      </w:pPr>
      <w:r>
        <w:t xml:space="preserve">Skyline </w:t>
      </w:r>
      <w:r w:rsidR="00C96E06">
        <w:t xml:space="preserve">MS1 </w:t>
      </w:r>
      <w:r w:rsidR="00672317">
        <w:t>Full-</w:t>
      </w:r>
      <w:r w:rsidR="00C96E06">
        <w:t>Scan Filtering</w:t>
      </w:r>
    </w:p>
    <w:p w14:paraId="55460701" w14:textId="77777777" w:rsidR="00C96E06" w:rsidRDefault="008A28CD" w:rsidP="00B42030">
      <w:r>
        <w:t xml:space="preserve">The </w:t>
      </w:r>
      <w:r w:rsidR="00A27085">
        <w:t>Skyline</w:t>
      </w:r>
      <w:r>
        <w:t xml:space="preserve"> Targeted </w:t>
      </w:r>
      <w:r w:rsidR="00E752D5">
        <w:t>Mass Spectrometry</w:t>
      </w:r>
      <w:r>
        <w:t xml:space="preserve">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E752D5">
        <w:t>spectra</w:t>
      </w:r>
      <w:r w:rsidR="00550547">
        <w:t xml:space="preserve"> for </w:t>
      </w:r>
      <w:r w:rsidR="00672317">
        <w:t>use in peptide quantification experiments involving mass spec runs with data dependent MS/MS</w:t>
      </w:r>
      <w:r w:rsidR="00C96E06">
        <w:t xml:space="preserve">. </w:t>
      </w:r>
    </w:p>
    <w:p w14:paraId="7A8782E2" w14:textId="77777777"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r w:rsidR="00A1480E">
        <w:t xml:space="preserve"> This mode may also be used for visualizing and better understanding quantitative outputs from other “Label Free” quantitative tools, because of the exceptional data visualization plots in Skyline.</w:t>
      </w:r>
    </w:p>
    <w:p w14:paraId="3BB509EB" w14:textId="77777777"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14:paraId="2B4A52EA" w14:textId="77777777"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14:paraId="5D5BACFA" w14:textId="77777777"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14:paraId="2107E816" w14:textId="77777777" w:rsidR="00AB769D" w:rsidRDefault="00AB769D" w:rsidP="00672317">
      <w:pPr>
        <w:numPr>
          <w:ilvl w:val="0"/>
          <w:numId w:val="3"/>
        </w:numPr>
      </w:pPr>
      <w:r>
        <w:t>Further processing of MS1 filtered peptides to obtain quantitative information across acquisition replicates</w:t>
      </w:r>
    </w:p>
    <w:p w14:paraId="475F51BC" w14:textId="77777777"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E752D5">
        <w:t>mass spectrometry</w:t>
      </w:r>
      <w:r w:rsidRPr="00C407C9">
        <w:t xml:space="preserve">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E531A0" w:rsidRPr="00C407C9">
        <w:t xml:space="preserve">Agilent, </w:t>
      </w:r>
      <w:r w:rsidR="00AB61CF">
        <w:t xml:space="preserve">Bruker, </w:t>
      </w:r>
      <w:r w:rsidR="00A1480E">
        <w:t>SCIEX, Shimadzu, Thermo-Scientific and Waters, making the expertise you gain here transferrable to any mass spectrometry lab with an instrument from one of these vendors.</w:t>
      </w:r>
    </w:p>
    <w:p w14:paraId="2ECF668D" w14:textId="77777777" w:rsidR="00014DA8" w:rsidRDefault="00014DA8" w:rsidP="008C1D13">
      <w:pPr>
        <w:pStyle w:val="Heading1"/>
        <w:spacing w:after="120"/>
      </w:pPr>
      <w:r>
        <w:t>Getting Started</w:t>
      </w:r>
    </w:p>
    <w:p w14:paraId="659DED1D" w14:textId="77777777" w:rsidR="00B1645B" w:rsidRDefault="00B1645B" w:rsidP="008C1D13">
      <w:pPr>
        <w:spacing w:after="120"/>
      </w:pPr>
      <w:r>
        <w:t>To start this tutorial</w:t>
      </w:r>
      <w:r w:rsidR="00ED2B33">
        <w:t>,</w:t>
      </w:r>
      <w:r w:rsidR="00894BB2">
        <w:t xml:space="preserve"> d</w:t>
      </w:r>
      <w:r>
        <w:t>ownload the following ZIP file:</w:t>
      </w:r>
    </w:p>
    <w:p w14:paraId="769E4CB8" w14:textId="77777777" w:rsidR="00894BB2" w:rsidRDefault="00995DCB" w:rsidP="008C1D13">
      <w:hyperlink r:id="rId8" w:history="1">
        <w:r w:rsidR="00A1480E" w:rsidRPr="00200F99">
          <w:rPr>
            <w:rStyle w:val="Hyperlink"/>
          </w:rPr>
          <w:t>https://skyline.ms/tutorials/MS1Filtering_2.zip</w:t>
        </w:r>
      </w:hyperlink>
    </w:p>
    <w:p w14:paraId="31F23138" w14:textId="77777777" w:rsidR="00894BB2" w:rsidRDefault="00B1645B" w:rsidP="00894BB2">
      <w:r>
        <w:t>Extract the files in it to a folder on your computer, like:</w:t>
      </w:r>
    </w:p>
    <w:p w14:paraId="33570D48" w14:textId="77777777" w:rsidR="00894BB2" w:rsidRDefault="00B1645B" w:rsidP="00894BB2">
      <w:r>
        <w:t>C:\Users\brendanx\Documents</w:t>
      </w:r>
    </w:p>
    <w:p w14:paraId="2DA55820" w14:textId="77777777" w:rsidR="00B1645B" w:rsidRDefault="00B1645B" w:rsidP="00894BB2">
      <w:r>
        <w:t>This will create a new folder:</w:t>
      </w:r>
    </w:p>
    <w:p w14:paraId="3B329CB7" w14:textId="77777777" w:rsidR="00B1645B" w:rsidRDefault="00B1645B" w:rsidP="00813ABF">
      <w:r>
        <w:t>C:\Users\brendanx\Documents\</w:t>
      </w:r>
      <w:r w:rsidR="00EC5117">
        <w:t>MS1</w:t>
      </w:r>
      <w:r w:rsidR="00894BB2">
        <w:t>Filtering</w:t>
      </w:r>
    </w:p>
    <w:p w14:paraId="1FB2F133" w14:textId="77777777" w:rsidR="00A1480E" w:rsidRDefault="00A1480E" w:rsidP="00A1480E">
      <w:pPr>
        <w:spacing w:after="120"/>
      </w:pPr>
      <w:r>
        <w:lastRenderedPageBreak/>
        <w:t xml:space="preserve">If you have been using Skyline prior to starting this tutorial, it is a good idea to revert Skyline to its default settings. To do so: </w:t>
      </w:r>
    </w:p>
    <w:p w14:paraId="2EDBE767" w14:textId="77777777" w:rsidR="00A1480E" w:rsidRDefault="00A1480E" w:rsidP="00A1480E">
      <w:pPr>
        <w:pStyle w:val="ListParagraph"/>
        <w:numPr>
          <w:ilvl w:val="0"/>
          <w:numId w:val="37"/>
        </w:numPr>
      </w:pPr>
      <w:r>
        <w:t>Start Skyline.</w:t>
      </w:r>
    </w:p>
    <w:p w14:paraId="454924E6" w14:textId="77777777" w:rsidR="00A1480E" w:rsidRDefault="00A1480E" w:rsidP="00A1480E">
      <w:pPr>
        <w:pStyle w:val="ListParagraph"/>
        <w:numPr>
          <w:ilvl w:val="0"/>
          <w:numId w:val="37"/>
        </w:numPr>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2219542A" w14:textId="77777777" w:rsidR="00A1480E" w:rsidRDefault="00F7570C" w:rsidP="00A1480E">
      <w:pPr>
        <w:spacing w:after="120"/>
      </w:pPr>
      <w:r>
        <w:rPr>
          <w:noProof/>
        </w:rPr>
        <w:drawing>
          <wp:inline distT="0" distB="0" distL="0" distR="0" wp14:anchorId="1D5B0ABA" wp14:editId="48B73126">
            <wp:extent cx="1781175" cy="1781175"/>
            <wp:effectExtent l="0" t="0" r="9525" b="952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81175" cy="1781175"/>
                    </a:xfrm>
                    <a:prstGeom prst="rect">
                      <a:avLst/>
                    </a:prstGeom>
                  </pic:spPr>
                </pic:pic>
              </a:graphicData>
            </a:graphic>
          </wp:inline>
        </w:drawing>
      </w:r>
    </w:p>
    <w:p w14:paraId="40BE831C" w14:textId="77777777" w:rsidR="00A1480E" w:rsidRPr="004D70A3" w:rsidRDefault="00A1480E" w:rsidP="00A1480E">
      <w:pPr>
        <w:pStyle w:val="ListParagraph"/>
        <w:numPr>
          <w:ilvl w:val="0"/>
          <w:numId w:val="36"/>
        </w:numPr>
        <w:spacing w:after="120" w:line="259" w:lineRule="auto"/>
      </w:pPr>
      <w:r>
        <w:rPr>
          <w:bCs/>
        </w:rPr>
        <w:t xml:space="preserve">On the </w:t>
      </w:r>
      <w:r w:rsidRPr="00F544F8">
        <w:rPr>
          <w:b/>
        </w:rPr>
        <w:t>Settings</w:t>
      </w:r>
      <w:r>
        <w:rPr>
          <w:bCs/>
        </w:rPr>
        <w:t xml:space="preserve"> menu, click </w:t>
      </w:r>
      <w:r>
        <w:rPr>
          <w:b/>
        </w:rPr>
        <w:t xml:space="preserve">Default. </w:t>
      </w:r>
    </w:p>
    <w:p w14:paraId="67B89752" w14:textId="77777777" w:rsidR="00A1480E" w:rsidRPr="004D70A3" w:rsidRDefault="00A1480E" w:rsidP="00A1480E">
      <w:pPr>
        <w:pStyle w:val="ListParagraph"/>
        <w:numPr>
          <w:ilvl w:val="0"/>
          <w:numId w:val="36"/>
        </w:numPr>
        <w:spacing w:after="120" w:line="259" w:lineRule="auto"/>
      </w:pPr>
      <w:r>
        <w:t xml:space="preserve">Click </w:t>
      </w:r>
      <w:r w:rsidRPr="004D70A3">
        <w:rPr>
          <w:b/>
          <w:bCs/>
        </w:rPr>
        <w:t xml:space="preserve">No </w:t>
      </w:r>
      <w:r>
        <w:t>on the form asking if you want to save the current settings.</w:t>
      </w:r>
    </w:p>
    <w:p w14:paraId="2F920FF0" w14:textId="77777777" w:rsidR="00A1480E" w:rsidRDefault="00A1480E" w:rsidP="00A1480E">
      <w:r>
        <w:t>The document settings in this instance of Skyline have now been reset to the default.</w:t>
      </w:r>
    </w:p>
    <w:p w14:paraId="117A3A4A" w14:textId="77777777" w:rsidR="00A1480E" w:rsidRDefault="00A1480E" w:rsidP="00A1480E">
      <w:pPr>
        <w:spacing w:after="120"/>
      </w:pPr>
      <w:r>
        <w:t>Since this tutorial covers a proteomics topic, you can choose the proteomics interface by doing the following:</w:t>
      </w:r>
    </w:p>
    <w:p w14:paraId="191AE308" w14:textId="77777777" w:rsidR="00A1480E" w:rsidRPr="000622F5" w:rsidRDefault="00A1480E" w:rsidP="00A1480E">
      <w:pPr>
        <w:pStyle w:val="ListParagraph"/>
        <w:numPr>
          <w:ilvl w:val="0"/>
          <w:numId w:val="38"/>
        </w:numPr>
        <w:spacing w:after="120" w:line="259" w:lineRule="auto"/>
      </w:pPr>
      <w:r>
        <w:t xml:space="preserve">Click the user interface control in the upper right-hand corner of the Skyline window, and click </w:t>
      </w:r>
      <w:r>
        <w:rPr>
          <w:b/>
          <w:bCs/>
        </w:rPr>
        <w:t xml:space="preserve">Proteomics interface </w:t>
      </w:r>
      <w:r>
        <w:t xml:space="preserve">which looks like this: </w:t>
      </w:r>
    </w:p>
    <w:p w14:paraId="37845B96" w14:textId="77777777" w:rsidR="00A1480E" w:rsidRDefault="00F7570C" w:rsidP="00A1480E">
      <w:pPr>
        <w:spacing w:after="120"/>
      </w:pPr>
      <w:r w:rsidRPr="00EC41C1">
        <w:rPr>
          <w:noProof/>
        </w:rPr>
        <w:drawing>
          <wp:inline distT="0" distB="0" distL="0" distR="0" wp14:anchorId="36E565C2" wp14:editId="197D8CFC">
            <wp:extent cx="1748413" cy="1081255"/>
            <wp:effectExtent l="0" t="0" r="444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843181" cy="1139861"/>
                    </a:xfrm>
                    <a:prstGeom prst="rect">
                      <a:avLst/>
                    </a:prstGeom>
                  </pic:spPr>
                </pic:pic>
              </a:graphicData>
            </a:graphic>
          </wp:inline>
        </w:drawing>
      </w:r>
    </w:p>
    <w:p w14:paraId="6BBA4D60" w14:textId="77777777" w:rsidR="00A1480E" w:rsidRDefault="00A1480E" w:rsidP="00A1480E">
      <w:pPr>
        <w:spacing w:after="120"/>
      </w:pPr>
      <w:r>
        <w:t xml:space="preserve">Skyline is operating in proteomics mode which is displayed by the protein icon </w:t>
      </w:r>
      <w:r>
        <w:rPr>
          <w:noProof/>
        </w:rPr>
        <w:drawing>
          <wp:inline distT="0" distB="0" distL="0" distR="0" wp14:anchorId="00965A4B" wp14:editId="2312B24F">
            <wp:extent cx="304800" cy="238125"/>
            <wp:effectExtent l="0" t="0" r="0"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04800" cy="238125"/>
                    </a:xfrm>
                    <a:prstGeom prst="rect">
                      <a:avLst/>
                    </a:prstGeom>
                  </pic:spPr>
                </pic:pic>
              </a:graphicData>
            </a:graphic>
          </wp:inline>
        </w:drawing>
      </w:r>
      <w:r>
        <w:t xml:space="preserve"> in the upper right-hand corner of the Skyline window.</w:t>
      </w:r>
    </w:p>
    <w:p w14:paraId="65374B71" w14:textId="77777777" w:rsidR="00A1480E" w:rsidRDefault="00A1480E" w:rsidP="00A1480E">
      <w:r>
        <w:t xml:space="preserve">You could start editing this blank document in a number of ways, but </w:t>
      </w:r>
      <w:r w:rsidR="00604813">
        <w:t>for this tutorial you will use a sequential set of forms called a wizard that will walk you through the steps of processing peptide search results, setting up targets, and importing mass spectrometer data files</w:t>
      </w:r>
      <w:r>
        <w:t>.</w:t>
      </w:r>
    </w:p>
    <w:p w14:paraId="155619BA" w14:textId="77777777" w:rsidR="00B75372" w:rsidRDefault="00CE441C" w:rsidP="008C1D13">
      <w:pPr>
        <w:pStyle w:val="Heading1"/>
        <w:spacing w:after="120"/>
      </w:pPr>
      <w:r>
        <w:t>Importing a Data Dependent Peptide Search into a Skyline Document</w:t>
      </w:r>
    </w:p>
    <w:p w14:paraId="2325A8B9" w14:textId="77777777"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14:paraId="76C684DD" w14:textId="77777777" w:rsidR="00C86489" w:rsidRDefault="004664AE" w:rsidP="00C86489">
      <w:r>
        <w:lastRenderedPageBreak/>
        <w:t>D</w:t>
      </w:r>
      <w:r w:rsidR="00C86489">
        <w:t>o the following to save your new document:</w:t>
      </w:r>
    </w:p>
    <w:p w14:paraId="38E41350" w14:textId="77777777" w:rsidR="00C86489" w:rsidRDefault="00C86489" w:rsidP="00C86489">
      <w:pPr>
        <w:pStyle w:val="ListParagraph"/>
        <w:numPr>
          <w:ilvl w:val="0"/>
          <w:numId w:val="31"/>
        </w:numPr>
      </w:pPr>
      <w:r>
        <w:t xml:space="preserve">Click the </w:t>
      </w:r>
      <w:r>
        <w:rPr>
          <w:b/>
        </w:rPr>
        <w:t>Save</w:t>
      </w:r>
      <w:r>
        <w:t xml:space="preserve"> button on the toolbar (Ctrl-S).</w:t>
      </w:r>
    </w:p>
    <w:p w14:paraId="20C5B5D0" w14:textId="77777777" w:rsidR="00C86489" w:rsidRDefault="00C86489" w:rsidP="00C86489">
      <w:pPr>
        <w:pStyle w:val="ListParagraph"/>
        <w:numPr>
          <w:ilvl w:val="0"/>
          <w:numId w:val="31"/>
        </w:numPr>
      </w:pPr>
      <w:r>
        <w:t>Navigate to the MS1Filtering folder you created for this tutorial.</w:t>
      </w:r>
    </w:p>
    <w:p w14:paraId="5BDCA68E" w14:textId="77777777" w:rsidR="00C86489" w:rsidRDefault="00C86489" w:rsidP="00C86489">
      <w:pPr>
        <w:pStyle w:val="ListParagraph"/>
        <w:numPr>
          <w:ilvl w:val="0"/>
          <w:numId w:val="31"/>
        </w:numPr>
      </w:pPr>
      <w:r>
        <w:t xml:space="preserve">In the </w:t>
      </w:r>
      <w:r>
        <w:rPr>
          <w:b/>
        </w:rPr>
        <w:t>File name</w:t>
      </w:r>
      <w:r>
        <w:t xml:space="preserve"> field, enter ‘Ms1FilterTutorial.sky’.</w:t>
      </w:r>
    </w:p>
    <w:p w14:paraId="3AEE860E" w14:textId="77777777" w:rsidR="00C86489" w:rsidRPr="003A446D" w:rsidRDefault="00C86489" w:rsidP="003A446D">
      <w:pPr>
        <w:pStyle w:val="ListParagraph"/>
        <w:numPr>
          <w:ilvl w:val="0"/>
          <w:numId w:val="31"/>
        </w:numPr>
      </w:pPr>
      <w:r>
        <w:t xml:space="preserve">Click the </w:t>
      </w:r>
      <w:r>
        <w:rPr>
          <w:b/>
        </w:rPr>
        <w:t>Save</w:t>
      </w:r>
      <w:r>
        <w:t xml:space="preserve"> button.</w:t>
      </w:r>
    </w:p>
    <w:p w14:paraId="6B999336" w14:textId="77777777"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14:paraId="7DB16D6F" w14:textId="77777777" w:rsidR="00AF17F0" w:rsidRDefault="00AF17F0" w:rsidP="00AF17F0">
      <w:pPr>
        <w:pStyle w:val="ListParagraph"/>
        <w:numPr>
          <w:ilvl w:val="0"/>
          <w:numId w:val="19"/>
        </w:numPr>
      </w:pPr>
      <w:r>
        <w:t xml:space="preserve">On the </w:t>
      </w:r>
      <w:r>
        <w:rPr>
          <w:b/>
        </w:rPr>
        <w:t>File</w:t>
      </w:r>
      <w:r>
        <w:t xml:space="preserve"> menu, choose </w:t>
      </w:r>
      <w:r>
        <w:rPr>
          <w:b/>
        </w:rPr>
        <w:t>Import</w:t>
      </w:r>
      <w:r>
        <w:t xml:space="preserve"> and click </w:t>
      </w:r>
      <w:r>
        <w:rPr>
          <w:b/>
        </w:rPr>
        <w:t>Peptide Search</w:t>
      </w:r>
      <w:r>
        <w:t>.</w:t>
      </w:r>
    </w:p>
    <w:p w14:paraId="1AC02E0B" w14:textId="77777777" w:rsidR="00AF17F0" w:rsidRDefault="001316EC" w:rsidP="004664AE">
      <w:pPr>
        <w:keepNext/>
      </w:pPr>
      <w:r>
        <w:t>Skyline should present a form that looks like</w:t>
      </w:r>
      <w:r w:rsidR="004664AE">
        <w:t xml:space="preserve"> this</w:t>
      </w:r>
      <w:r>
        <w:t>:</w:t>
      </w:r>
    </w:p>
    <w:p w14:paraId="59B31311" w14:textId="77777777" w:rsidR="001316EC" w:rsidRDefault="00F7570C" w:rsidP="00AF17F0">
      <w:r>
        <w:rPr>
          <w:noProof/>
        </w:rPr>
        <w:drawing>
          <wp:inline distT="0" distB="0" distL="0" distR="0" wp14:anchorId="1F4F49FC" wp14:editId="3FD5F9E3">
            <wp:extent cx="3848100" cy="55149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848100" cy="5514975"/>
                    </a:xfrm>
                    <a:prstGeom prst="rect">
                      <a:avLst/>
                    </a:prstGeom>
                  </pic:spPr>
                </pic:pic>
              </a:graphicData>
            </a:graphic>
          </wp:inline>
        </w:drawing>
      </w:r>
    </w:p>
    <w:p w14:paraId="45EF606C" w14:textId="77777777" w:rsidR="00EA4F54" w:rsidRDefault="001316EC" w:rsidP="00672317">
      <w:r>
        <w:lastRenderedPageBreak/>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3"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 xml:space="preserve">tutorial, in the interest of keeping the ZIP file download </w:t>
      </w:r>
      <w:r w:rsidR="004664AE">
        <w:t>as quick as possible</w:t>
      </w:r>
      <w:r w:rsidR="00986433">
        <w:t>.</w:t>
      </w:r>
    </w:p>
    <w:p w14:paraId="0B52E2A2" w14:textId="77777777" w:rsidR="001316EC" w:rsidRDefault="001316EC" w:rsidP="00672317">
      <w:r>
        <w:t>Add the included search results to your library by doing the following:</w:t>
      </w:r>
    </w:p>
    <w:p w14:paraId="05CD1AB3" w14:textId="77777777" w:rsidR="001316EC" w:rsidRDefault="001316EC" w:rsidP="001316EC">
      <w:pPr>
        <w:pStyle w:val="ListParagraph"/>
        <w:numPr>
          <w:ilvl w:val="0"/>
          <w:numId w:val="19"/>
        </w:numPr>
      </w:pPr>
      <w:r>
        <w:t xml:space="preserve">Click the </w:t>
      </w:r>
      <w:r>
        <w:rPr>
          <w:b/>
        </w:rPr>
        <w:t>Add Files</w:t>
      </w:r>
      <w:r>
        <w:t xml:space="preserve"> button.</w:t>
      </w:r>
    </w:p>
    <w:p w14:paraId="28860132" w14:textId="77777777" w:rsidR="001316EC" w:rsidRDefault="001316EC" w:rsidP="001316EC">
      <w:pPr>
        <w:pStyle w:val="ListParagraph"/>
        <w:numPr>
          <w:ilvl w:val="0"/>
          <w:numId w:val="19"/>
        </w:numPr>
      </w:pPr>
      <w:r>
        <w:t>Select both of the .group.xml files in the MS1Filtering folder you created for this tutorial.</w:t>
      </w:r>
    </w:p>
    <w:p w14:paraId="37E8AF89" w14:textId="77777777" w:rsidR="001316EC" w:rsidRDefault="001316EC" w:rsidP="001316EC">
      <w:pPr>
        <w:pStyle w:val="ListParagraph"/>
        <w:numPr>
          <w:ilvl w:val="0"/>
          <w:numId w:val="19"/>
        </w:numPr>
      </w:pPr>
      <w:r>
        <w:t xml:space="preserve">Click the </w:t>
      </w:r>
      <w:r>
        <w:rPr>
          <w:b/>
        </w:rPr>
        <w:t>Open</w:t>
      </w:r>
      <w:r>
        <w:t xml:space="preserve"> button.</w:t>
      </w:r>
    </w:p>
    <w:p w14:paraId="74A2E279" w14:textId="77777777" w:rsidR="001316EC" w:rsidRDefault="001316EC" w:rsidP="004664AE">
      <w:pPr>
        <w:keepNext/>
      </w:pPr>
      <w:r>
        <w:t>The wizard form should now look like</w:t>
      </w:r>
      <w:r w:rsidR="004664AE">
        <w:t xml:space="preserve"> this</w:t>
      </w:r>
      <w:r>
        <w:t>:</w:t>
      </w:r>
    </w:p>
    <w:p w14:paraId="27D735A4" w14:textId="77777777" w:rsidR="001316EC" w:rsidRDefault="00F7570C" w:rsidP="001316EC">
      <w:r>
        <w:rPr>
          <w:noProof/>
        </w:rPr>
        <w:drawing>
          <wp:inline distT="0" distB="0" distL="0" distR="0" wp14:anchorId="0EE0578A" wp14:editId="4F8B11AA">
            <wp:extent cx="3848100" cy="55149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848100" cy="5514975"/>
                    </a:xfrm>
                    <a:prstGeom prst="rect">
                      <a:avLst/>
                    </a:prstGeom>
                  </pic:spPr>
                </pic:pic>
              </a:graphicData>
            </a:graphic>
          </wp:inline>
        </w:drawing>
      </w:r>
    </w:p>
    <w:p w14:paraId="0631ADD2" w14:textId="77777777" w:rsidR="001316EC" w:rsidRDefault="001316EC" w:rsidP="001316EC">
      <w:pPr>
        <w:pStyle w:val="ListParagraph"/>
        <w:numPr>
          <w:ilvl w:val="0"/>
          <w:numId w:val="20"/>
        </w:numPr>
      </w:pPr>
      <w:r>
        <w:lastRenderedPageBreak/>
        <w:t xml:space="preserve">Click the </w:t>
      </w:r>
      <w:r>
        <w:rPr>
          <w:b/>
        </w:rPr>
        <w:t>Next</w:t>
      </w:r>
      <w:r>
        <w:t xml:space="preserve"> button.</w:t>
      </w:r>
    </w:p>
    <w:p w14:paraId="3AE61194" w14:textId="77777777"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14:paraId="273D2EC3" w14:textId="77777777" w:rsidR="00D059A9" w:rsidRDefault="00D059A9" w:rsidP="00D059A9">
      <w:pPr>
        <w:numPr>
          <w:ilvl w:val="0"/>
          <w:numId w:val="12"/>
        </w:numPr>
        <w:spacing w:after="0"/>
      </w:pPr>
      <w:r>
        <w:t>The non-redundant library “MS1FilteringTutorial</w:t>
      </w:r>
      <w:r w:rsidRPr="004138D1">
        <w:t>.blib</w:t>
      </w:r>
      <w:r>
        <w:t>” containing best matching spectra.</w:t>
      </w:r>
    </w:p>
    <w:p w14:paraId="7137BA11" w14:textId="77777777" w:rsidR="00D059A9" w:rsidRDefault="00D059A9" w:rsidP="00D059A9">
      <w:pPr>
        <w:numPr>
          <w:ilvl w:val="0"/>
          <w:numId w:val="12"/>
        </w:numPr>
      </w:pPr>
      <w:r>
        <w:t>The redundant library called “MS1FilteringTutorial</w:t>
      </w:r>
      <w:r w:rsidRPr="004138D1">
        <w:t>.redundant.blib</w:t>
      </w:r>
      <w:r>
        <w:t>” containing all matching spectra.</w:t>
      </w:r>
    </w:p>
    <w:p w14:paraId="01EA061B" w14:textId="77777777" w:rsidR="00D059A9" w:rsidRDefault="00D059A9" w:rsidP="00D059A9">
      <w:r>
        <w:rPr>
          <w:noProof/>
        </w:rPr>
        <w:drawing>
          <wp:inline distT="0" distB="0" distL="0" distR="0" wp14:anchorId="25317A01" wp14:editId="76224AA2">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534025" cy="428625"/>
                    </a:xfrm>
                    <a:prstGeom prst="rect">
                      <a:avLst/>
                    </a:prstGeom>
                  </pic:spPr>
                </pic:pic>
              </a:graphicData>
            </a:graphic>
          </wp:inline>
        </w:drawing>
      </w:r>
    </w:p>
    <w:p w14:paraId="09F8EAE4" w14:textId="77777777"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14:paraId="2D57DF55" w14:textId="77777777" w:rsidR="00BC67FF" w:rsidRDefault="00BC67FF" w:rsidP="00D059A9">
      <w:r>
        <w:t xml:space="preserve">If you have used Skyline in the past to build spectral libraries, you may be used to naming them as you please, and putting them wherever you like.  In this case, Skyline creates the library </w:t>
      </w:r>
      <w:r w:rsidR="00604813">
        <w:t>with the same base name as your .sky file</w:t>
      </w:r>
      <w:r>
        <w:t>, very similar to the way it stores chromatograms specific to your document.  You can add more search results later and you can remove search results, just as you may be used to doing with chromatogram data.</w:t>
      </w:r>
    </w:p>
    <w:p w14:paraId="1F1F9AAF" w14:textId="77777777" w:rsidR="00966BAF" w:rsidRDefault="00966BAF" w:rsidP="00ED7877">
      <w:pPr>
        <w:keepNext/>
      </w:pPr>
      <w:r>
        <w:lastRenderedPageBreak/>
        <w:t xml:space="preserve">When library building has completed, Skyline will present the </w:t>
      </w:r>
      <w:r w:rsidR="00604813">
        <w:t>next</w:t>
      </w:r>
      <w:r>
        <w:t xml:space="preserve"> page in the wizard</w:t>
      </w:r>
      <w:r w:rsidR="00604813">
        <w:t xml:space="preserve"> as shown below</w:t>
      </w:r>
      <w:r>
        <w:t>:</w:t>
      </w:r>
    </w:p>
    <w:p w14:paraId="1A7DFBDD" w14:textId="77777777" w:rsidR="00895BB3" w:rsidRDefault="00F7570C" w:rsidP="001316EC">
      <w:r>
        <w:rPr>
          <w:noProof/>
        </w:rPr>
        <w:drawing>
          <wp:inline distT="0" distB="0" distL="0" distR="0" wp14:anchorId="1C9613A0" wp14:editId="447BB4D2">
            <wp:extent cx="3848100" cy="55149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48100" cy="5514975"/>
                    </a:xfrm>
                    <a:prstGeom prst="rect">
                      <a:avLst/>
                    </a:prstGeom>
                  </pic:spPr>
                </pic:pic>
              </a:graphicData>
            </a:graphic>
          </wp:inline>
        </w:drawing>
      </w:r>
    </w:p>
    <w:p w14:paraId="6E3405AB" w14:textId="77777777"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14:paraId="5CCA520A" w14:textId="77777777" w:rsidR="00895BB3" w:rsidRDefault="00895BB3" w:rsidP="00895BB3">
      <w:pPr>
        <w:pStyle w:val="ListParagraph"/>
        <w:numPr>
          <w:ilvl w:val="0"/>
          <w:numId w:val="20"/>
        </w:numPr>
      </w:pPr>
      <w:r>
        <w:t xml:space="preserve">Click the </w:t>
      </w:r>
      <w:r>
        <w:rPr>
          <w:b/>
        </w:rPr>
        <w:t>Next</w:t>
      </w:r>
      <w:r>
        <w:t xml:space="preserve"> button.</w:t>
      </w:r>
    </w:p>
    <w:p w14:paraId="58BA34DB" w14:textId="77777777" w:rsidR="00895BB3" w:rsidRDefault="00895BB3" w:rsidP="00ED7877">
      <w:pPr>
        <w:keepNext/>
      </w:pPr>
      <w:r>
        <w:lastRenderedPageBreak/>
        <w:t>A form should appear asking you how to handle the prefix shared by the two WIFF files:</w:t>
      </w:r>
    </w:p>
    <w:p w14:paraId="7A8A8C9F" w14:textId="77777777" w:rsidR="00895BB3" w:rsidRDefault="00F7570C" w:rsidP="00895BB3">
      <w:r>
        <w:rPr>
          <w:noProof/>
        </w:rPr>
        <w:drawing>
          <wp:inline distT="0" distB="0" distL="0" distR="0" wp14:anchorId="58D4B201" wp14:editId="72BDC8C5">
            <wp:extent cx="2886075" cy="40862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86075" cy="4086225"/>
                    </a:xfrm>
                    <a:prstGeom prst="rect">
                      <a:avLst/>
                    </a:prstGeom>
                  </pic:spPr>
                </pic:pic>
              </a:graphicData>
            </a:graphic>
          </wp:inline>
        </w:drawing>
      </w:r>
    </w:p>
    <w:p w14:paraId="3041B283" w14:textId="77777777" w:rsidR="006A69AA" w:rsidRDefault="006A69AA" w:rsidP="006A69AA">
      <w:pPr>
        <w:pStyle w:val="ListParagraph"/>
        <w:numPr>
          <w:ilvl w:val="0"/>
          <w:numId w:val="20"/>
        </w:numPr>
      </w:pPr>
      <w:r>
        <w:t xml:space="preserve">Click the </w:t>
      </w:r>
      <w:r w:rsidR="00ED7877">
        <w:rPr>
          <w:b/>
        </w:rPr>
        <w:t>OK</w:t>
      </w:r>
      <w:r>
        <w:t xml:space="preserve"> button.</w:t>
      </w:r>
    </w:p>
    <w:p w14:paraId="636A2414" w14:textId="77777777"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Unimod site that match the amino acid, mass combinations found in the search. </w:t>
      </w:r>
    </w:p>
    <w:p w14:paraId="79F700F5" w14:textId="77777777" w:rsidR="00BD1C70" w:rsidRDefault="00BD1C70" w:rsidP="00ED7877">
      <w:pPr>
        <w:keepNext/>
      </w:pPr>
      <w:r>
        <w:lastRenderedPageBreak/>
        <w:t>For this tutorial, you only need the ‘Phospho (ST)’, ‘Phospho (Y)’ and ‘Oxidation (M)’ modifications.  Check them in the list, and the wizard should look like this:</w:t>
      </w:r>
    </w:p>
    <w:p w14:paraId="13ECB436" w14:textId="77777777" w:rsidR="00BD1C70" w:rsidRDefault="00F7570C" w:rsidP="006A69AA">
      <w:r>
        <w:rPr>
          <w:noProof/>
        </w:rPr>
        <w:drawing>
          <wp:inline distT="0" distB="0" distL="0" distR="0" wp14:anchorId="75CC29CB" wp14:editId="346C573E">
            <wp:extent cx="3848100" cy="551497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848100" cy="5514975"/>
                    </a:xfrm>
                    <a:prstGeom prst="rect">
                      <a:avLst/>
                    </a:prstGeom>
                  </pic:spPr>
                </pic:pic>
              </a:graphicData>
            </a:graphic>
          </wp:inline>
        </w:drawing>
      </w:r>
    </w:p>
    <w:p w14:paraId="7ACA432C" w14:textId="77777777" w:rsidR="003E7A7A" w:rsidRDefault="003E7A7A" w:rsidP="006A69AA">
      <w:r>
        <w:t>It is possible that your document will already have one or more of these modifications defined (e.g. Oxidation (M))</w:t>
      </w:r>
      <w:r w:rsidR="007457F0">
        <w:t>, in which case the list presented may look different.</w:t>
      </w:r>
    </w:p>
    <w:p w14:paraId="3C7FDABB" w14:textId="77777777" w:rsidR="00FA6434" w:rsidRDefault="00FA6434" w:rsidP="00FA6434">
      <w:pPr>
        <w:pStyle w:val="ListParagraph"/>
        <w:numPr>
          <w:ilvl w:val="0"/>
          <w:numId w:val="20"/>
        </w:numPr>
      </w:pPr>
      <w:r>
        <w:t xml:space="preserve">Click the </w:t>
      </w:r>
      <w:r>
        <w:rPr>
          <w:b/>
        </w:rPr>
        <w:t>Next</w:t>
      </w:r>
      <w:r>
        <w:t xml:space="preserve"> button.</w:t>
      </w:r>
    </w:p>
    <w:p w14:paraId="0FF71992" w14:textId="77777777" w:rsidR="00FA6434" w:rsidRDefault="00FA6434" w:rsidP="00FA6434">
      <w:r>
        <w:t xml:space="preserve">The wizard will advance to the </w:t>
      </w:r>
      <w:r>
        <w:rPr>
          <w:b/>
        </w:rPr>
        <w:t>Configure MS1 Full-Scan Settings</w:t>
      </w:r>
      <w:r>
        <w:t xml:space="preserve"> page</w:t>
      </w:r>
      <w:r w:rsidR="00827971">
        <w:t>, where you should do the following:</w:t>
      </w:r>
    </w:p>
    <w:p w14:paraId="159C9D28" w14:textId="77777777" w:rsidR="00827971" w:rsidRDefault="00827971" w:rsidP="00827971">
      <w:pPr>
        <w:pStyle w:val="ListParagraph"/>
        <w:numPr>
          <w:ilvl w:val="0"/>
          <w:numId w:val="20"/>
        </w:numPr>
      </w:pPr>
      <w:r>
        <w:t xml:space="preserve">In the field </w:t>
      </w:r>
      <w:r>
        <w:rPr>
          <w:b/>
        </w:rPr>
        <w:t>Precursor charges</w:t>
      </w:r>
      <w:r>
        <w:t>, enter ‘2, 3, 4’.</w:t>
      </w:r>
    </w:p>
    <w:p w14:paraId="3445B3F7" w14:textId="77777777" w:rsidR="00827971" w:rsidRDefault="00827971" w:rsidP="00ED7877">
      <w:pPr>
        <w:keepNext/>
      </w:pPr>
      <w:r>
        <w:lastRenderedPageBreak/>
        <w:t>All of the other fields in this page should default to values you can use for this tutorial, leaving the wizard looking like</w:t>
      </w:r>
      <w:r w:rsidR="00ED7877">
        <w:t xml:space="preserve"> this</w:t>
      </w:r>
      <w:r>
        <w:t>:</w:t>
      </w:r>
    </w:p>
    <w:p w14:paraId="7115D98D" w14:textId="77777777" w:rsidR="00827971" w:rsidRDefault="00F7570C" w:rsidP="00827971">
      <w:r>
        <w:rPr>
          <w:noProof/>
        </w:rPr>
        <w:drawing>
          <wp:inline distT="0" distB="0" distL="0" distR="0" wp14:anchorId="3B5BC129" wp14:editId="4A0E215A">
            <wp:extent cx="3848100" cy="551497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848100" cy="5514975"/>
                    </a:xfrm>
                    <a:prstGeom prst="rect">
                      <a:avLst/>
                    </a:prstGeom>
                  </pic:spPr>
                </pic:pic>
              </a:graphicData>
            </a:graphic>
          </wp:inline>
        </w:drawing>
      </w:r>
    </w:p>
    <w:p w14:paraId="6E47F9B8" w14:textId="77777777" w:rsidR="00DA3DF0" w:rsidRPr="00DA3DF0" w:rsidRDefault="00DA3DF0" w:rsidP="00827971">
      <w:r>
        <w:t xml:space="preserve">In the </w:t>
      </w:r>
      <w:r>
        <w:rPr>
          <w:b/>
        </w:rPr>
        <w:t>MS1 filtering</w:t>
      </w:r>
      <w:r>
        <w:t xml:space="preserve"> section, you will see the following default settings.</w:t>
      </w:r>
    </w:p>
    <w:p w14:paraId="5A43FFA7" w14:textId="77777777"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14:paraId="7DB39496" w14:textId="77777777"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14:paraId="6D584669" w14:textId="77777777"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14:paraId="6E92172A" w14:textId="77777777" w:rsidR="000414AC"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w:t>
      </w:r>
      <w:r>
        <w:lastRenderedPageBreak/>
        <w:t xml:space="preserve">predict full width at half maximum (FWHM) for a peak in the </w:t>
      </w:r>
      <w:r>
        <w:rPr>
          <w:i/>
        </w:rPr>
        <w:t>m/z</w:t>
      </w:r>
      <w:r>
        <w:t xml:space="preserve"> dimension, and uses 2 times that FWHM value as the fi</w:t>
      </w:r>
      <w:r w:rsidR="000414AC">
        <w:t xml:space="preserve">ltering window as shown below. </w:t>
      </w:r>
    </w:p>
    <w:tbl>
      <w:tblPr>
        <w:tblStyle w:val="TableGrid"/>
        <w:tblW w:w="0" w:type="auto"/>
        <w:tblInd w:w="360" w:type="dxa"/>
        <w:tblLook w:val="04A0" w:firstRow="1" w:lastRow="0" w:firstColumn="1" w:lastColumn="0" w:noHBand="0" w:noVBand="1"/>
      </w:tblPr>
      <w:tblGrid>
        <w:gridCol w:w="9216"/>
      </w:tblGrid>
      <w:tr w:rsidR="000414AC" w14:paraId="1EDB7DB1" w14:textId="77777777" w:rsidTr="000414AC">
        <w:tc>
          <w:tcPr>
            <w:tcW w:w="9576" w:type="dxa"/>
          </w:tcPr>
          <w:p w14:paraId="758F8B2F" w14:textId="77777777" w:rsidR="000414AC" w:rsidRDefault="000414AC" w:rsidP="000414AC">
            <w:pPr>
              <w:spacing w:after="0"/>
            </w:pPr>
            <w:r>
              <w:t xml:space="preserve">Note:  By checking the </w:t>
            </w:r>
            <w:r>
              <w:rPr>
                <w:b/>
              </w:rPr>
              <w:t xml:space="preserve">Use high-selectivity extraction </w:t>
            </w:r>
            <w:r>
              <w:t>checkbox, you can narrow the extraction range to just FWHM, which is now the recommended setting for complex samples. For other datasets and experiments, the resolution setting can be adjusted depending on instrument capabilities.</w:t>
            </w:r>
          </w:p>
        </w:tc>
      </w:tr>
    </w:tbl>
    <w:p w14:paraId="6571AD44" w14:textId="77777777" w:rsidR="000414AC" w:rsidRDefault="000414AC" w:rsidP="00DA3DF0">
      <w:pPr>
        <w:pStyle w:val="ListParagraph"/>
        <w:ind w:left="0"/>
        <w:contextualSpacing w:val="0"/>
      </w:pPr>
    </w:p>
    <w:p w14:paraId="5510EBDC" w14:textId="77777777" w:rsidR="00DA3DF0" w:rsidRDefault="00DA3DF0" w:rsidP="00DA3DF0">
      <w:pPr>
        <w:pStyle w:val="ListParagraph"/>
        <w:ind w:left="0"/>
        <w:contextualSpacing w:val="0"/>
      </w:pPr>
      <w:r>
        <w:rPr>
          <w:noProof/>
        </w:rPr>
        <w:drawing>
          <wp:inline distT="0" distB="0" distL="0" distR="0" wp14:anchorId="1B226346" wp14:editId="11472549">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14:paraId="05352ED1" w14:textId="77777777" w:rsidR="00DA3DF0" w:rsidRDefault="00DA3DF0" w:rsidP="00E752D5">
      <w:pPr>
        <w:pStyle w:val="ListParagraph"/>
        <w:keepNext/>
        <w:spacing w:after="0"/>
        <w:ind w:left="0"/>
        <w:contextualSpacing w:val="0"/>
      </w:pPr>
      <w:r>
        <w:lastRenderedPageBreak/>
        <w:t>A series of these intensities extracted over time make up the chromatograms you will see in Skyline:</w:t>
      </w:r>
    </w:p>
    <w:p w14:paraId="6451BDDF" w14:textId="77777777" w:rsidR="00DA3DF0" w:rsidRDefault="00DA3DF0" w:rsidP="00DA3DF0">
      <w:r>
        <w:rPr>
          <w:noProof/>
        </w:rPr>
        <w:drawing>
          <wp:inline distT="0" distB="0" distL="0" distR="0" wp14:anchorId="716E257A" wp14:editId="29A0AFDC">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14:paraId="2EEE0BD3" w14:textId="77777777"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14:paraId="7D486222" w14:textId="77777777" w:rsidR="00464221" w:rsidRDefault="00464221" w:rsidP="00464221">
      <w:pPr>
        <w:pStyle w:val="ListParagraph"/>
        <w:numPr>
          <w:ilvl w:val="0"/>
          <w:numId w:val="20"/>
        </w:numPr>
      </w:pPr>
      <w:r>
        <w:t xml:space="preserve">Click the </w:t>
      </w:r>
      <w:r>
        <w:rPr>
          <w:b/>
        </w:rPr>
        <w:t>Next</w:t>
      </w:r>
      <w:r>
        <w:t xml:space="preserve"> button.</w:t>
      </w:r>
    </w:p>
    <w:p w14:paraId="5CE9B34D" w14:textId="77777777" w:rsidR="00464221" w:rsidRDefault="00D4682C" w:rsidP="00464221">
      <w:r>
        <w:t xml:space="preserve">This should bring you to the </w:t>
      </w:r>
      <w:r>
        <w:rPr>
          <w:b/>
        </w:rPr>
        <w:t>Import FASTA</w:t>
      </w:r>
      <w:r>
        <w:t xml:space="preserve"> page in the wizard.  </w:t>
      </w:r>
      <w:r w:rsidR="00CE5FFE">
        <w:t>You could import a FASTA file of all human SwissProt protein entries to get a comprehensive identified peptide list (this MS experiment involves a human MCF7 breast cancer cell line sample and subsequent phosphopeptide enrichment), however, for file size reasons, you will import a much smaller FASTA file containing only 12 human proteins by performing the following steps</w:t>
      </w:r>
      <w:r>
        <w:t>:</w:t>
      </w:r>
    </w:p>
    <w:p w14:paraId="0C90820B" w14:textId="77777777" w:rsidR="00D4682C" w:rsidRDefault="00D4682C" w:rsidP="00D4682C">
      <w:pPr>
        <w:pStyle w:val="ListParagraph"/>
        <w:numPr>
          <w:ilvl w:val="0"/>
          <w:numId w:val="20"/>
        </w:numPr>
      </w:pPr>
      <w:r>
        <w:t xml:space="preserve">In the </w:t>
      </w:r>
      <w:r>
        <w:rPr>
          <w:b/>
        </w:rPr>
        <w:t>Max missed cleavages</w:t>
      </w:r>
      <w:r>
        <w:t xml:space="preserve"> dropdown list, pick ‘2’.</w:t>
      </w:r>
    </w:p>
    <w:p w14:paraId="1ED99725" w14:textId="77777777" w:rsidR="00D4682C" w:rsidRDefault="00D4682C" w:rsidP="00D4682C">
      <w:pPr>
        <w:pStyle w:val="ListParagraph"/>
        <w:numPr>
          <w:ilvl w:val="0"/>
          <w:numId w:val="20"/>
        </w:numPr>
      </w:pPr>
      <w:r>
        <w:t xml:space="preserve">Click the </w:t>
      </w:r>
      <w:r>
        <w:rPr>
          <w:b/>
        </w:rPr>
        <w:t>Browse</w:t>
      </w:r>
      <w:r>
        <w:t xml:space="preserve"> button.</w:t>
      </w:r>
    </w:p>
    <w:p w14:paraId="1C88344B" w14:textId="77777777" w:rsidR="00D4682C" w:rsidRDefault="00D059A9" w:rsidP="00D4682C">
      <w:pPr>
        <w:pStyle w:val="ListParagraph"/>
        <w:numPr>
          <w:ilvl w:val="0"/>
          <w:numId w:val="20"/>
        </w:numPr>
      </w:pPr>
      <w:r>
        <w:t>Select the ‘12_proteins.062011.fasta’ file in the MS1Filtering folder you created for this tutorial.</w:t>
      </w:r>
    </w:p>
    <w:p w14:paraId="304AF086" w14:textId="77777777"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14:paraId="45F9FEE6" w14:textId="77777777" w:rsidR="00D059A9" w:rsidRDefault="00D059A9" w:rsidP="00ED7877">
      <w:pPr>
        <w:keepNext/>
      </w:pPr>
      <w:r>
        <w:lastRenderedPageBreak/>
        <w:t>The wizard should now look like</w:t>
      </w:r>
      <w:r w:rsidR="00ED7877">
        <w:t xml:space="preserve"> this</w:t>
      </w:r>
      <w:r>
        <w:t>:</w:t>
      </w:r>
    </w:p>
    <w:p w14:paraId="22B49C91" w14:textId="77777777" w:rsidR="00D059A9" w:rsidRDefault="00F7570C" w:rsidP="00D059A9">
      <w:r>
        <w:rPr>
          <w:noProof/>
        </w:rPr>
        <w:drawing>
          <wp:inline distT="0" distB="0" distL="0" distR="0" wp14:anchorId="14874C30" wp14:editId="258288EF">
            <wp:extent cx="3848100" cy="551497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48100" cy="5514975"/>
                    </a:xfrm>
                    <a:prstGeom prst="rect">
                      <a:avLst/>
                    </a:prstGeom>
                  </pic:spPr>
                </pic:pic>
              </a:graphicData>
            </a:graphic>
          </wp:inline>
        </w:drawing>
      </w:r>
    </w:p>
    <w:p w14:paraId="05E72672" w14:textId="77777777" w:rsidR="0076792C" w:rsidRDefault="0076792C" w:rsidP="0076792C">
      <w:pPr>
        <w:pStyle w:val="ListParagraph"/>
        <w:numPr>
          <w:ilvl w:val="0"/>
          <w:numId w:val="21"/>
        </w:numPr>
      </w:pPr>
      <w:r>
        <w:t xml:space="preserve">Click the </w:t>
      </w:r>
      <w:r>
        <w:rPr>
          <w:b/>
        </w:rPr>
        <w:t>Finish</w:t>
      </w:r>
      <w:r>
        <w:t xml:space="preserve"> button.</w:t>
      </w:r>
    </w:p>
    <w:p w14:paraId="0FBA86A2" w14:textId="77777777" w:rsidR="00070EDD" w:rsidRDefault="0076792C" w:rsidP="0076792C">
      <w:r>
        <w:t>Skyline will add targets for all of the peptides from the FASTA file with matching spectra in the peptide search results which you imported, and then begin importing the two WIFF files and extracting chromatograms from them.</w:t>
      </w:r>
    </w:p>
    <w:p w14:paraId="01CBB691" w14:textId="77777777" w:rsidR="0076792C" w:rsidRDefault="008A090D" w:rsidP="00070EDD">
      <w:pPr>
        <w:keepNext/>
      </w:pPr>
      <w:r>
        <w:lastRenderedPageBreak/>
        <w:t>You should see a progress graph like this:</w:t>
      </w:r>
    </w:p>
    <w:p w14:paraId="7F27979D" w14:textId="77777777" w:rsidR="008A090D" w:rsidRDefault="006F2E30" w:rsidP="0076792C">
      <w:r>
        <w:rPr>
          <w:noProof/>
        </w:rPr>
        <w:drawing>
          <wp:inline distT="0" distB="0" distL="0" distR="0" wp14:anchorId="1BCBF4D8" wp14:editId="7A7CC8E6">
            <wp:extent cx="5943600" cy="337566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3375660"/>
                    </a:xfrm>
                    <a:prstGeom prst="rect">
                      <a:avLst/>
                    </a:prstGeom>
                  </pic:spPr>
                </pic:pic>
              </a:graphicData>
            </a:graphic>
          </wp:inline>
        </w:drawing>
      </w:r>
    </w:p>
    <w:p w14:paraId="2CF0520F" w14:textId="77777777" w:rsidR="003F709D" w:rsidRPr="00D4682C" w:rsidRDefault="003F709D" w:rsidP="0076792C">
      <w:r>
        <w:t>Once the import has completed, first have an in-depth look at the spectral library you created before inspecting the chromatogram data.</w:t>
      </w:r>
    </w:p>
    <w:p w14:paraId="1A88C2C6" w14:textId="77777777" w:rsidR="00D911CA" w:rsidRDefault="00D911CA" w:rsidP="00D911CA">
      <w:pPr>
        <w:pStyle w:val="Heading2"/>
      </w:pPr>
      <w:r>
        <w:t>Verifying Library Retention Time Information</w:t>
      </w:r>
    </w:p>
    <w:p w14:paraId="0BA4D7B0" w14:textId="77777777"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14:paraId="4DF31F6D" w14:textId="77777777" w:rsidR="006C4B6D" w:rsidRDefault="006C4B6D" w:rsidP="00D911CA">
      <w:r>
        <w:t>To verify that the library you just created contains the retention time information for MS1 Filtering peak picking and peak annotation, perform the following steps:</w:t>
      </w:r>
    </w:p>
    <w:p w14:paraId="0309840D" w14:textId="77777777"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14:paraId="1F1B85F8" w14:textId="77777777" w:rsidR="000A2A49" w:rsidRPr="007B005E" w:rsidRDefault="000A2A49" w:rsidP="00EC629C">
      <w:pPr>
        <w:keepNext/>
      </w:pPr>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14:paraId="7DEF4B1E" w14:textId="77777777" w:rsidR="000A2A49" w:rsidRDefault="006F2E30" w:rsidP="000A2A49">
      <w:r>
        <w:rPr>
          <w:noProof/>
        </w:rPr>
        <w:drawing>
          <wp:inline distT="0" distB="0" distL="0" distR="0" wp14:anchorId="203415DE" wp14:editId="0937B84C">
            <wp:extent cx="3914775" cy="398145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914775" cy="3981450"/>
                    </a:xfrm>
                    <a:prstGeom prst="rect">
                      <a:avLst/>
                    </a:prstGeom>
                  </pic:spPr>
                </pic:pic>
              </a:graphicData>
            </a:graphic>
          </wp:inline>
        </w:drawing>
      </w:r>
    </w:p>
    <w:p w14:paraId="6021AE70" w14:textId="77777777"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14:paraId="072DF84D" w14:textId="77777777" w:rsidR="0044022B" w:rsidRPr="000A2A49" w:rsidRDefault="0044022B" w:rsidP="0044022B">
      <w:pPr>
        <w:pStyle w:val="ListParagraph"/>
        <w:numPr>
          <w:ilvl w:val="0"/>
          <w:numId w:val="18"/>
        </w:numPr>
      </w:pPr>
      <w:r>
        <w:t xml:space="preserve">Click the </w:t>
      </w:r>
      <w:r w:rsidR="00070EDD">
        <w:rPr>
          <w:b/>
        </w:rPr>
        <w:t>OK</w:t>
      </w:r>
      <w:r>
        <w:t xml:space="preserve"> button.</w:t>
      </w:r>
    </w:p>
    <w:p w14:paraId="099B4DE2" w14:textId="77777777" w:rsidR="006C4B6D" w:rsidRDefault="006C4B6D" w:rsidP="00070EDD">
      <w:pPr>
        <w:keepNext/>
      </w:pPr>
      <w:r>
        <w:lastRenderedPageBreak/>
        <w:t xml:space="preserve">The </w:t>
      </w:r>
      <w:r>
        <w:rPr>
          <w:b/>
        </w:rPr>
        <w:t>Spectral Library Explorer</w:t>
      </w:r>
      <w:r>
        <w:t xml:space="preserve"> will appear, looking something like</w:t>
      </w:r>
      <w:r w:rsidR="00B73431">
        <w:t xml:space="preserve"> this</w:t>
      </w:r>
      <w:r>
        <w:t>:</w:t>
      </w:r>
    </w:p>
    <w:p w14:paraId="26079B83" w14:textId="77777777" w:rsidR="006C4B6D" w:rsidRDefault="006F2E30" w:rsidP="006C4B6D">
      <w:pPr>
        <w:rPr>
          <w:noProof/>
        </w:rPr>
      </w:pPr>
      <w:r>
        <w:rPr>
          <w:noProof/>
        </w:rPr>
        <w:drawing>
          <wp:inline distT="0" distB="0" distL="0" distR="0" wp14:anchorId="39A5FC7F" wp14:editId="2FD47984">
            <wp:extent cx="5943600" cy="3561715"/>
            <wp:effectExtent l="0" t="0" r="0" b="63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943600" cy="3561715"/>
                    </a:xfrm>
                    <a:prstGeom prst="rect">
                      <a:avLst/>
                    </a:prstGeom>
                  </pic:spPr>
                </pic:pic>
              </a:graphicData>
            </a:graphic>
          </wp:inline>
        </w:drawing>
      </w:r>
    </w:p>
    <w:p w14:paraId="0CE5C437" w14:textId="77777777" w:rsidR="007B005E" w:rsidRDefault="007B005E" w:rsidP="00377CFD">
      <w:r>
        <w:t>In the peptide list, the peptides without an icon to the left of the sequence text are ones that contain any of the modifications you just chose not to use.</w:t>
      </w:r>
    </w:p>
    <w:p w14:paraId="65A51A5D" w14:textId="77777777" w:rsidR="00377CFD" w:rsidRPr="003B735B" w:rsidRDefault="006C4B6D" w:rsidP="00377CFD">
      <w:r>
        <w:t xml:space="preserve">Below the spectrum graph, you can see the text “File: </w:t>
      </w:r>
      <w:bookmarkStart w:id="0" w:name="OLE_LINK1"/>
      <w:bookmarkStart w:id="1" w:name="OLE_LINK2"/>
      <w:r>
        <w:t>100803_005b_MCF7_TiTip3.wiff</w:t>
      </w:r>
      <w:bookmarkEnd w:id="0"/>
      <w:bookmarkEnd w:id="1"/>
      <w:r>
        <w:t xml:space="preserve">” and “RT: </w:t>
      </w:r>
      <w:bookmarkStart w:id="2" w:name="OLE_LINK3"/>
      <w:bookmarkStart w:id="3" w:name="OLE_LINK4"/>
      <w:r>
        <w:t>35.21</w:t>
      </w:r>
      <w:bookmarkEnd w:id="2"/>
      <w:bookmarkEnd w:id="3"/>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mzXML, mzML, MGF, MS2, etc.  In general, Skyline will look for a base-name match, where ‘basename.mgf’ matches successfully with ‘basename.wiff’.  Due to specific instances of pipelines that require greater flexibility, this matching is also done insensitive of case, so that ‘BASENAME.mzML’ will match ‘Basename.RAW’, and finally handling for multiple-dot extensions is included, so that ‘basename.c.mzXML’ matches ‘basename.raw’.</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dat files specifically, you are encourage to consult the “</w:t>
      </w:r>
      <w:hyperlink r:id="rId26"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14:paraId="09F15E52" w14:textId="77777777"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14:paraId="0BBC1EEC" w14:textId="77777777"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14:paraId="4AFB00E0" w14:textId="77777777" w:rsidR="006041A8" w:rsidRDefault="00302921" w:rsidP="006041A8">
      <w:pPr>
        <w:pStyle w:val="Heading1"/>
        <w:spacing w:after="120"/>
      </w:pPr>
      <w:r>
        <w:t>Peptide Targets, Spectra and Chromatograms</w:t>
      </w:r>
    </w:p>
    <w:p w14:paraId="1A5D739C" w14:textId="77777777"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14:paraId="0E28E02C" w14:textId="77777777" w:rsidR="001D0EF1" w:rsidRDefault="001D0EF1" w:rsidP="00657FAE">
      <w:pPr>
        <w:pStyle w:val="ListParagraph"/>
        <w:numPr>
          <w:ilvl w:val="0"/>
          <w:numId w:val="22"/>
        </w:numPr>
      </w:pPr>
      <w:r>
        <w:t xml:space="preserve">Click on the </w:t>
      </w:r>
      <w:r w:rsidR="00E83D80">
        <w:t xml:space="preserve">sequence of the </w:t>
      </w:r>
      <w:r>
        <w:t>first phosphopeptid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14:paraId="512CA9D0" w14:textId="77777777"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14:paraId="397B6263" w14:textId="77777777"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14:paraId="4D7A30ED" w14:textId="77777777"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r>
        <w:rPr>
          <w:b/>
        </w:rPr>
        <w:t>None</w:t>
      </w:r>
      <w:r>
        <w:t xml:space="preserve"> (Shift-F11).</w:t>
      </w:r>
    </w:p>
    <w:p w14:paraId="63B3E071" w14:textId="77777777"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14:paraId="06B641EB" w14:textId="77777777"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14:paraId="190B994F" w14:textId="77777777" w:rsidR="003824D0" w:rsidRDefault="006F2E30" w:rsidP="00FE7356">
      <w:r>
        <w:rPr>
          <w:noProof/>
        </w:rPr>
        <w:drawing>
          <wp:inline distT="0" distB="0" distL="0" distR="0" wp14:anchorId="05468D94" wp14:editId="7EB22B52">
            <wp:extent cx="5943600" cy="4071620"/>
            <wp:effectExtent l="0" t="0" r="0" b="508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943600" cy="4071620"/>
                    </a:xfrm>
                    <a:prstGeom prst="rect">
                      <a:avLst/>
                    </a:prstGeom>
                  </pic:spPr>
                </pic:pic>
              </a:graphicData>
            </a:graphic>
          </wp:inline>
        </w:drawing>
      </w:r>
    </w:p>
    <w:p w14:paraId="6D05235E" w14:textId="77777777"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14:paraId="792ACBC6" w14:textId="77777777"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14:paraId="79D86A3B" w14:textId="77777777" w:rsidR="00BE0BEA" w:rsidRPr="008C1D13" w:rsidRDefault="00BE0BEA" w:rsidP="008C1D13">
      <w:pPr>
        <w:pStyle w:val="ListParagraph"/>
        <w:spacing w:after="0"/>
        <w:ind w:left="0"/>
        <w:rPr>
          <w:sz w:val="12"/>
          <w:szCs w:val="12"/>
        </w:rPr>
      </w:pPr>
    </w:p>
    <w:p w14:paraId="7E704AA6" w14:textId="77777777"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14:paraId="34ECADD4" w14:textId="77777777" w:rsidR="00407521" w:rsidRDefault="00407521" w:rsidP="00407521">
      <w:r>
        <w:t xml:space="preserve">This tells Skyline to </w:t>
      </w:r>
      <w:r w:rsidR="00EC629C">
        <w:t>treat all</w:t>
      </w:r>
      <w:r>
        <w:t xml:space="preserve"> chromatograms in a peak group</w:t>
      </w:r>
      <w:r w:rsidR="00EC629C">
        <w:t xml:space="preserve"> </w:t>
      </w:r>
      <w:r w:rsidR="007F68D7">
        <w:t>(here precursor ions M, M+1 and M+2)</w:t>
      </w:r>
      <w:r w:rsidR="00EC629C">
        <w:t xml:space="preserve"> as integrating together</w:t>
      </w:r>
      <w:r>
        <w:t>, regardless of whether peaks appear to be co-eluting with the largest peak.</w:t>
      </w:r>
      <w:r w:rsidR="00EC629C">
        <w:t xml:space="preserve"> It no longer impacts the integrated peak areas as it once did.</w:t>
      </w:r>
    </w:p>
    <w:p w14:paraId="76D56AAA" w14:textId="77777777"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14:paraId="7469F4FD" w14:textId="77777777"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r>
        <w:rPr>
          <w:b/>
        </w:rPr>
        <w:t>None</w:t>
      </w:r>
      <w:r>
        <w:t>.</w:t>
      </w:r>
    </w:p>
    <w:p w14:paraId="1FE88A38" w14:textId="77777777"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14:paraId="370B4702" w14:textId="77777777" w:rsidR="000B1140" w:rsidRDefault="000B1140" w:rsidP="000B1140">
      <w:pPr>
        <w:pStyle w:val="ListParagraph"/>
        <w:ind w:left="0"/>
      </w:pPr>
    </w:p>
    <w:p w14:paraId="46AFE833" w14:textId="77777777" w:rsidR="009A60F2" w:rsidRDefault="006F2E30" w:rsidP="000E40BB">
      <w:pPr>
        <w:pStyle w:val="ListParagraph"/>
        <w:spacing w:line="480" w:lineRule="auto"/>
        <w:ind w:left="0"/>
        <w:jc w:val="center"/>
      </w:pPr>
      <w:r>
        <w:rPr>
          <w:noProof/>
        </w:rPr>
        <w:lastRenderedPageBreak/>
        <w:drawing>
          <wp:inline distT="0" distB="0" distL="0" distR="0" wp14:anchorId="1434F0B6" wp14:editId="4E033CC6">
            <wp:extent cx="5943600" cy="626745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p>
    <w:p w14:paraId="656BC983" w14:textId="77777777"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14:paraId="731E9063" w14:textId="77777777" w:rsidR="0070294C" w:rsidRDefault="002F3130" w:rsidP="00211A5D">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211A5D">
        <w:t xml:space="preserve">until the mouse cursor is above the </w:t>
      </w:r>
      <w:r w:rsidR="00211A5D">
        <w:rPr>
          <w:b/>
        </w:rPr>
        <w:t>Library Match</w:t>
      </w:r>
      <w:r w:rsidR="00211A5D">
        <w:t xml:space="preserve"> view</w:t>
      </w:r>
      <w:r w:rsidR="0070294C">
        <w:t>.</w:t>
      </w:r>
    </w:p>
    <w:p w14:paraId="76961215" w14:textId="77777777" w:rsidR="00211A5D" w:rsidRDefault="00211A5D" w:rsidP="00211A5D">
      <w:pPr>
        <w:pStyle w:val="ListParagraph"/>
        <w:numPr>
          <w:ilvl w:val="0"/>
          <w:numId w:val="24"/>
        </w:numPr>
      </w:pPr>
      <w:r>
        <w:t xml:space="preserve">When set of 5 icons arranged in the shape of a cross appears, move the mouse into the lower icon and release the left mouse button to divide the space on the right edge of the Skyline window between the </w:t>
      </w:r>
      <w:r>
        <w:rPr>
          <w:b/>
        </w:rPr>
        <w:t>Peak Areas</w:t>
      </w:r>
      <w:r>
        <w:t xml:space="preserve"> and </w:t>
      </w:r>
      <w:r>
        <w:rPr>
          <w:b/>
        </w:rPr>
        <w:t>Library Match</w:t>
      </w:r>
      <w:r>
        <w:t xml:space="preserve"> views.</w:t>
      </w:r>
    </w:p>
    <w:p w14:paraId="7640B406" w14:textId="77777777"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14:paraId="2B4748E3" w14:textId="77777777" w:rsidR="000B3B5C" w:rsidRDefault="000B3B5C" w:rsidP="002F3130">
      <w:pPr>
        <w:pStyle w:val="ListParagraph"/>
        <w:numPr>
          <w:ilvl w:val="0"/>
          <w:numId w:val="24"/>
        </w:numPr>
      </w:pPr>
      <w:r>
        <w:lastRenderedPageBreak/>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14:paraId="68C3E5EF" w14:textId="77777777" w:rsidR="00BE0BEA" w:rsidRDefault="00BE0BEA" w:rsidP="008C1D13">
      <w:pPr>
        <w:pStyle w:val="ListParagraph"/>
        <w:ind w:left="0"/>
      </w:pPr>
    </w:p>
    <w:p w14:paraId="3E58E7E1" w14:textId="77777777" w:rsidR="00CA5EB6" w:rsidRDefault="0070294C" w:rsidP="00AD3B53">
      <w:pPr>
        <w:pStyle w:val="ListParagraph"/>
        <w:keepNext/>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AD3B53">
        <w:t xml:space="preserve"> this</w:t>
      </w:r>
      <w:r w:rsidR="00EC4301">
        <w:t>:</w:t>
      </w:r>
    </w:p>
    <w:p w14:paraId="73C46559" w14:textId="77777777" w:rsidR="005B1BF9" w:rsidRDefault="006F2E30" w:rsidP="008C1D13">
      <w:pPr>
        <w:pStyle w:val="ListParagraph"/>
        <w:spacing w:after="240"/>
        <w:ind w:left="0"/>
        <w:contextualSpacing w:val="0"/>
      </w:pPr>
      <w:r>
        <w:rPr>
          <w:noProof/>
        </w:rPr>
        <w:drawing>
          <wp:inline distT="0" distB="0" distL="0" distR="0" wp14:anchorId="6D3F5CC8" wp14:editId="32D7513A">
            <wp:extent cx="5943600" cy="4071620"/>
            <wp:effectExtent l="0" t="0" r="0" b="508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43600" cy="4071620"/>
                    </a:xfrm>
                    <a:prstGeom prst="rect">
                      <a:avLst/>
                    </a:prstGeom>
                  </pic:spPr>
                </pic:pic>
              </a:graphicData>
            </a:graphic>
          </wp:inline>
        </w:drawing>
      </w:r>
    </w:p>
    <w:p w14:paraId="5070F387" w14:textId="77777777"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 xml:space="preserve">If you do not see the mass error, right-click on the chromatogram view and click </w:t>
      </w:r>
      <w:r w:rsidR="00562C1A">
        <w:rPr>
          <w:b/>
        </w:rPr>
        <w:t>Mass Error</w:t>
      </w:r>
      <w:r w:rsidR="00562C1A">
        <w:t xml:space="preserve">.  </w:t>
      </w:r>
      <w:r w:rsidR="00A34A1C">
        <w:t xml:space="preserve">The mass accuracy is not what you might expect of a modern high-resolution instrument, but </w:t>
      </w:r>
      <w:r w:rsidR="006D1BBC">
        <w:t xml:space="preserve">as noted earlier </w:t>
      </w:r>
      <w:r w:rsidR="0080359E">
        <w:t>the</w:t>
      </w:r>
      <w:r w:rsidR="00A34A1C">
        <w:t xml:space="preserve"> data is from a</w:t>
      </w:r>
      <w:r w:rsidR="00CC28F0">
        <w:t>n older</w:t>
      </w:r>
      <w:r w:rsidR="00A34A1C">
        <w:t xml:space="preserve"> QSTAR Elite.</w:t>
      </w:r>
    </w:p>
    <w:p w14:paraId="183B66F9" w14:textId="77777777"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rsidR="0020462E">
        <w:t xml:space="preserve">.  </w:t>
      </w:r>
      <w:r w:rsidR="004A5299">
        <w:t>The</w:t>
      </w:r>
      <w:r w:rsidR="004A5299">
        <w:rPr>
          <w:b/>
        </w:rPr>
        <w:t xml:space="preserve"> ID</w:t>
      </w:r>
      <w:r w:rsidR="0020462E">
        <w:t xml:space="preserve"> </w:t>
      </w:r>
      <w:r w:rsidR="00200CA7">
        <w:t>stands for “</w:t>
      </w:r>
      <w:r w:rsidR="00200CA7" w:rsidRPr="0080359E">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best</w:t>
      </w:r>
      <w:r w:rsidR="0080359E">
        <w:t xml:space="preserve"> scoring</w:t>
      </w:r>
      <w:r w:rsidR="00201672">
        <w:t xml:space="preserve">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w:t>
      </w:r>
      <w:r w:rsidR="00867FEA">
        <w:lastRenderedPageBreak/>
        <w:t>annotation</w:t>
      </w:r>
      <w:r w:rsidR="00200CA7">
        <w:t>).</w:t>
      </w:r>
      <w:r>
        <w:t xml:space="preserve">  You can switch back and forth between the two collected spectra by either clicking on the ID annotations or using the </w:t>
      </w:r>
      <w:r>
        <w:rPr>
          <w:b/>
        </w:rPr>
        <w:t>Spectrum</w:t>
      </w:r>
      <w:r>
        <w:t xml:space="preserve"> drop-down list and see that they are quite similar</w:t>
      </w:r>
      <w:r w:rsidR="00723E9E">
        <w:t>.</w:t>
      </w:r>
    </w:p>
    <w:p w14:paraId="39EA2BA2" w14:textId="77777777"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14:paraId="6798C323" w14:textId="77777777"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14:paraId="6A82F505" w14:textId="77777777" w:rsidR="006D1BBC" w:rsidRDefault="006D1BBC" w:rsidP="006D1BBC">
      <w:r>
        <w:t xml:space="preserve">Next, make sure the focus is in the </w:t>
      </w:r>
      <w:r>
        <w:rPr>
          <w:b/>
        </w:rPr>
        <w:t>Targets</w:t>
      </w:r>
      <w:r>
        <w:t xml:space="preserve"> view 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14:paraId="3CFEC2D1" w14:textId="77777777"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14:paraId="1484AB63" w14:textId="77777777"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14:paraId="40AFB82D" w14:textId="77777777" w:rsidR="00802121" w:rsidRDefault="00802121" w:rsidP="00802121">
      <w:r>
        <w:t>You should see a light blue line appear in the 1_MCF7_TiB_L replicate inside the peak integration boundaries.  Still, the peak in this case, is likely to the left of the integration boundaries.  To correct this:</w:t>
      </w:r>
    </w:p>
    <w:p w14:paraId="30396D91" w14:textId="77777777" w:rsidR="00802121" w:rsidRDefault="00802121" w:rsidP="00802121">
      <w:pPr>
        <w:pStyle w:val="ListParagraph"/>
        <w:numPr>
          <w:ilvl w:val="0"/>
          <w:numId w:val="25"/>
        </w:numPr>
      </w:pPr>
      <w:r>
        <w:t>Click below the x-axis at about 38.8 minutes and drag to about 39.4 minutes.</w:t>
      </w:r>
    </w:p>
    <w:p w14:paraId="262D17A3" w14:textId="77777777" w:rsidR="002C11F5" w:rsidRDefault="002C11F5" w:rsidP="00AD3B53">
      <w:pPr>
        <w:keepNext/>
      </w:pPr>
      <w:r>
        <w:lastRenderedPageBreak/>
        <w:t>The chromatogram graphs should look something like</w:t>
      </w:r>
      <w:r w:rsidR="00AD3B53">
        <w:t xml:space="preserve"> this</w:t>
      </w:r>
      <w:r>
        <w:t>:</w:t>
      </w:r>
    </w:p>
    <w:p w14:paraId="2AF09864" w14:textId="77777777" w:rsidR="002C11F5" w:rsidRDefault="006F2E30" w:rsidP="002C11F5">
      <w:r>
        <w:rPr>
          <w:noProof/>
        </w:rPr>
        <w:drawing>
          <wp:inline distT="0" distB="0" distL="0" distR="0" wp14:anchorId="0953FF8E" wp14:editId="767FAA1F">
            <wp:extent cx="4362450" cy="65055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14:paraId="6B12F570" w14:textId="77777777" w:rsidR="00802121" w:rsidRDefault="002C11F5" w:rsidP="00802121">
      <w:r>
        <w:t>To gain some insight into how the retention time alignment works, do the following:</w:t>
      </w:r>
    </w:p>
    <w:p w14:paraId="515EC3F8" w14:textId="77777777"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14:paraId="3B90EBB8" w14:textId="77777777" w:rsidR="002C11F5" w:rsidRDefault="00BF2073" w:rsidP="004A3AD0">
      <w:pPr>
        <w:keepNext/>
      </w:pPr>
      <w:r>
        <w:lastRenderedPageBreak/>
        <w:t>Skyline will present a window that looks like this:</w:t>
      </w:r>
    </w:p>
    <w:p w14:paraId="41AFB787" w14:textId="77777777" w:rsidR="00BF2073" w:rsidRDefault="006F2E30" w:rsidP="002C11F5">
      <w:r>
        <w:rPr>
          <w:noProof/>
        </w:rPr>
        <w:drawing>
          <wp:inline distT="0" distB="0" distL="0" distR="0" wp14:anchorId="1AAE68AA" wp14:editId="2FF20FE9">
            <wp:extent cx="5943600" cy="5097145"/>
            <wp:effectExtent l="0" t="0" r="0" b="825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943600" cy="5097145"/>
                    </a:xfrm>
                    <a:prstGeom prst="rect">
                      <a:avLst/>
                    </a:prstGeom>
                  </pic:spPr>
                </pic:pic>
              </a:graphicData>
            </a:graphic>
          </wp:inline>
        </w:drawing>
      </w:r>
    </w:p>
    <w:p w14:paraId="0D208D0A" w14:textId="77777777" w:rsidR="00802121" w:rsidRPr="00191D79" w:rsidRDefault="00426569" w:rsidP="00802121">
      <w:r>
        <w:t xml:space="preserve">This window shows you the points for a linear regression used to align times between runs.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2" w:history="1">
        <w:r w:rsidR="00191D79" w:rsidRPr="00D83F50">
          <w:rPr>
            <w:rStyle w:val="Hyperlink"/>
            <w:b/>
          </w:rPr>
          <w:t>iRT Retention Time Prediction</w:t>
        </w:r>
      </w:hyperlink>
      <w:r w:rsidR="00191D79">
        <w:t xml:space="preserve"> tutorial.</w:t>
      </w:r>
    </w:p>
    <w:p w14:paraId="34CF67B0" w14:textId="77777777"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14:paraId="13C9A77A" w14:textId="77777777" w:rsidR="00906ACE" w:rsidRDefault="00906ACE" w:rsidP="00906ACE">
      <w:pPr>
        <w:pStyle w:val="ListParagraph"/>
        <w:numPr>
          <w:ilvl w:val="0"/>
          <w:numId w:val="25"/>
        </w:numPr>
      </w:pPr>
      <w:r>
        <w:lastRenderedPageBreak/>
        <w:t xml:space="preserve">By right-clicking the graph, choosing </w:t>
      </w:r>
      <w:r>
        <w:rPr>
          <w:b/>
        </w:rPr>
        <w:t>Plot</w:t>
      </w:r>
      <w:r>
        <w:t xml:space="preserve"> and clicking </w:t>
      </w:r>
      <w:r>
        <w:rPr>
          <w:b/>
        </w:rPr>
        <w:t>Residuals</w:t>
      </w:r>
      <w:r>
        <w:t>, you can see that all of the points fall within a half a minute of the line.</w:t>
      </w:r>
    </w:p>
    <w:p w14:paraId="3A2AB34F" w14:textId="77777777"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use the earliest ID retention time, since it is likely to be more stable than later times or even an average.  For instance, we have seen cases where early eluting peptides are identified again during the gradient wash.</w:t>
      </w:r>
    </w:p>
    <w:p w14:paraId="132DBC30" w14:textId="77777777"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14:paraId="5C9932C9" w14:textId="77777777" w:rsidR="00A10CAF" w:rsidRDefault="00302921" w:rsidP="00302921">
      <w:pPr>
        <w:pStyle w:val="Heading1"/>
      </w:pPr>
      <w:r>
        <w:t>Reviewing the Data</w:t>
      </w:r>
    </w:p>
    <w:p w14:paraId="7C3E2F71" w14:textId="77777777"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14:paraId="78AF0DDD" w14:textId="77777777" w:rsidR="000F0EB0" w:rsidRDefault="00491DC5" w:rsidP="00302921">
      <w:r>
        <w:rPr>
          <w:noProof/>
        </w:rPr>
        <w:drawing>
          <wp:inline distT="0" distB="0" distL="0" distR="0" wp14:anchorId="7459226D" wp14:editId="1A8AA610">
            <wp:extent cx="2905125" cy="352425"/>
            <wp:effectExtent l="0" t="0" r="9525"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2905125" cy="352425"/>
                    </a:xfrm>
                    <a:prstGeom prst="rect">
                      <a:avLst/>
                    </a:prstGeom>
                  </pic:spPr>
                </pic:pic>
              </a:graphicData>
            </a:graphic>
          </wp:inline>
        </w:drawing>
      </w:r>
    </w:p>
    <w:p w14:paraId="6EB3D563" w14:textId="77777777"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14:paraId="040E2BC8" w14:textId="77777777"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14:paraId="2EB25207" w14:textId="77777777" w:rsidR="00593912"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p w14:paraId="0A019D21" w14:textId="77777777" w:rsidR="00593912" w:rsidRDefault="00593912" w:rsidP="00593912">
      <w:r>
        <w:br w:type="page"/>
      </w:r>
    </w:p>
    <w:tbl>
      <w:tblPr>
        <w:tblStyle w:val="TableGrid"/>
        <w:tblW w:w="0" w:type="auto"/>
        <w:tblLook w:val="04A0" w:firstRow="1" w:lastRow="0" w:firstColumn="1" w:lastColumn="0" w:noHBand="0" w:noVBand="1"/>
      </w:tblPr>
      <w:tblGrid>
        <w:gridCol w:w="4788"/>
        <w:gridCol w:w="4788"/>
      </w:tblGrid>
      <w:tr w:rsidR="00D245B4" w14:paraId="74670CC7" w14:textId="77777777" w:rsidTr="00593912">
        <w:tc>
          <w:tcPr>
            <w:tcW w:w="4759" w:type="dxa"/>
            <w:tcBorders>
              <w:top w:val="nil"/>
              <w:left w:val="nil"/>
              <w:bottom w:val="nil"/>
              <w:right w:val="nil"/>
            </w:tcBorders>
          </w:tcPr>
          <w:p w14:paraId="7AF5B282" w14:textId="77777777" w:rsidR="00593912" w:rsidRPr="005A0AAF" w:rsidRDefault="00593912" w:rsidP="00593912">
            <w:pPr>
              <w:spacing w:after="0" w:line="240" w:lineRule="auto"/>
              <w:jc w:val="center"/>
              <w:rPr>
                <w:b/>
                <w:color w:val="000000"/>
              </w:rPr>
            </w:pPr>
            <w:r w:rsidRPr="005A0AAF">
              <w:rPr>
                <w:b/>
                <w:color w:val="000000"/>
              </w:rPr>
              <w:lastRenderedPageBreak/>
              <w:t>5b_MCF7_TiTip3</w:t>
            </w:r>
          </w:p>
          <w:p w14:paraId="3ECE15EB" w14:textId="77777777" w:rsidR="00D245B4" w:rsidRDefault="006F2E30" w:rsidP="00302921">
            <w:pPr>
              <w:rPr>
                <w:color w:val="000000"/>
              </w:rPr>
            </w:pPr>
            <w:r w:rsidRPr="006F2E30">
              <w:rPr>
                <w:noProof/>
                <w:color w:val="000000"/>
              </w:rPr>
              <w:drawing>
                <wp:inline distT="0" distB="0" distL="0" distR="0" wp14:anchorId="54116E08" wp14:editId="3BB707EA">
                  <wp:extent cx="2914650" cy="2990850"/>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032BB968" w14:textId="77777777" w:rsidR="005A0AAF" w:rsidRPr="005A0AAF" w:rsidRDefault="005A0AAF" w:rsidP="005A0AAF">
            <w:pPr>
              <w:spacing w:after="0" w:line="240" w:lineRule="auto"/>
              <w:jc w:val="center"/>
              <w:rPr>
                <w:b/>
                <w:color w:val="000000"/>
              </w:rPr>
            </w:pPr>
            <w:r w:rsidRPr="005A0AAF">
              <w:rPr>
                <w:b/>
                <w:color w:val="000000"/>
              </w:rPr>
              <w:t>1_MCF7_TiB_L</w:t>
            </w:r>
          </w:p>
          <w:p w14:paraId="3F7486E0" w14:textId="77777777" w:rsidR="00D245B4" w:rsidRDefault="006F2E30" w:rsidP="00302921">
            <w:pPr>
              <w:rPr>
                <w:color w:val="000000"/>
              </w:rPr>
            </w:pPr>
            <w:r w:rsidRPr="006F2E30">
              <w:rPr>
                <w:noProof/>
                <w:color w:val="000000"/>
              </w:rPr>
              <w:drawing>
                <wp:inline distT="0" distB="0" distL="0" distR="0" wp14:anchorId="77B78222" wp14:editId="5608424B">
                  <wp:extent cx="2914650" cy="298132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30621120" w14:textId="77777777"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14:paraId="3D37C294" w14:textId="77777777" w:rsidR="005A0AAF" w:rsidRDefault="006F2E30" w:rsidP="005A0AAF">
      <w:pPr>
        <w:jc w:val="center"/>
        <w:rPr>
          <w:color w:val="000000"/>
        </w:rPr>
      </w:pPr>
      <w:r w:rsidRPr="006F2E30">
        <w:rPr>
          <w:noProof/>
          <w:color w:val="000000"/>
        </w:rPr>
        <w:drawing>
          <wp:inline distT="0" distB="0" distL="0" distR="0" wp14:anchorId="15E41F79" wp14:editId="6B9831D5">
            <wp:extent cx="2914650" cy="2981325"/>
            <wp:effectExtent l="0" t="0" r="0"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p w14:paraId="1F308C52" w14:textId="77777777" w:rsidR="005A0AAF" w:rsidRDefault="00946A19" w:rsidP="005A0AAF">
      <w:pPr>
        <w:rPr>
          <w:color w:val="000000"/>
        </w:rPr>
      </w:pPr>
      <w:r>
        <w:rPr>
          <w:color w:val="000000"/>
        </w:rPr>
        <w:t>This is an extremely important aspect of working with chromatographic data: just as your target peptides can be expected to elute at highly similar times from run-to-run, so can other peptides.  The two peaks on either side (33</w:t>
      </w:r>
      <w:r w:rsidR="004A3AD0">
        <w:rPr>
          <w:color w:val="000000"/>
        </w:rPr>
        <w:t>.1</w:t>
      </w:r>
      <w:r>
        <w:rPr>
          <w:color w:val="000000"/>
        </w:rPr>
        <w:t xml:space="preserve"> and 40.5 minutes) of the target (37 minutes) are caused by two other peptides, which would have to be considered interference, if they coeluted with the target peptide.  When they do not coelute, however, signal from other peptides can create a repetitive landscape that can help orient you to the retention time of your target, even at very low signal levels.  This is especially </w:t>
      </w:r>
      <w:r>
        <w:rPr>
          <w:color w:val="000000"/>
        </w:rPr>
        <w:lastRenderedPageBreak/>
        <w:t>true</w:t>
      </w:r>
      <w:r w:rsidR="00180077">
        <w:rPr>
          <w:color w:val="000000"/>
        </w:rPr>
        <w:t xml:space="preserve"> of methods with lower selectivity, as with MS1 filtering, since you can expect to see more peptides with signal in the chromatogram extraction ranges.</w:t>
      </w:r>
    </w:p>
    <w:p w14:paraId="2483F67D" w14:textId="77777777" w:rsidR="00642FEA" w:rsidRDefault="00642FEA" w:rsidP="005A0AAF">
      <w:pPr>
        <w:rPr>
          <w:color w:val="000000"/>
        </w:rPr>
      </w:pPr>
      <w:r>
        <w:rPr>
          <w:color w:val="000000"/>
        </w:rPr>
        <w:t>Now correct the integration range for 1_MC7_TiB_L by doing the following:</w:t>
      </w:r>
    </w:p>
    <w:p w14:paraId="7593E4EF" w14:textId="77777777" w:rsidR="00642FEA" w:rsidRDefault="00642FEA" w:rsidP="00642FEA">
      <w:pPr>
        <w:pStyle w:val="ListParagraph"/>
        <w:numPr>
          <w:ilvl w:val="0"/>
          <w:numId w:val="25"/>
        </w:numPr>
        <w:rPr>
          <w:color w:val="000000"/>
        </w:rPr>
      </w:pPr>
      <w:r>
        <w:rPr>
          <w:color w:val="000000"/>
        </w:rPr>
        <w:t>Click and drag below the Retention Time axis between 36.5 and 38 minutes.</w:t>
      </w:r>
    </w:p>
    <w:p w14:paraId="45C2A8A0" w14:textId="77777777"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idotp (isotope dot-product) value for the peak from 0.87 to 0.9, and also very slightly the mass error from -</w:t>
      </w:r>
      <w:r w:rsidR="006E6E1E">
        <w:rPr>
          <w:color w:val="000000"/>
        </w:rPr>
        <w:t>10.8 to -9.4</w:t>
      </w:r>
      <w:r>
        <w:rPr>
          <w:color w:val="000000"/>
        </w:rPr>
        <w:t xml:space="preserve"> ppm.</w:t>
      </w:r>
    </w:p>
    <w:p w14:paraId="57CBC915" w14:textId="77777777"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w:t>
      </w:r>
      <w:r w:rsidR="006E6E1E">
        <w:rPr>
          <w:color w:val="000000"/>
        </w:rPr>
        <w:t>tly lighter than expected (-20.9 and -38.3</w:t>
      </w:r>
      <w:r>
        <w:rPr>
          <w:color w:val="000000"/>
        </w:rPr>
        <w:t xml:space="preserve"> ppm).</w:t>
      </w:r>
    </w:p>
    <w:p w14:paraId="3FEE04FE" w14:textId="77777777" w:rsidR="00642FEA" w:rsidRDefault="00642FEA" w:rsidP="00642FEA">
      <w:pPr>
        <w:pStyle w:val="ListParagraph"/>
        <w:numPr>
          <w:ilvl w:val="0"/>
          <w:numId w:val="25"/>
        </w:numPr>
        <w:rPr>
          <w:color w:val="000000"/>
        </w:rPr>
      </w:pPr>
      <w:r>
        <w:rPr>
          <w:color w:val="000000"/>
        </w:rPr>
        <w:t>Click on the labels above the peaks at 40.5 minutes.</w:t>
      </w:r>
    </w:p>
    <w:p w14:paraId="2942605D" w14:textId="77777777"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idotp values are lower than the previously selected peaks</w:t>
      </w:r>
      <w:r w:rsidR="006E6E1E">
        <w:rPr>
          <w:color w:val="000000"/>
        </w:rPr>
        <w:t xml:space="preserve"> (0.86 and 0.87 versus 0.9 and 0.99</w:t>
      </w:r>
      <w:r w:rsidR="00F017FF">
        <w:rPr>
          <w:color w:val="000000"/>
        </w:rPr>
        <w:t>):</w:t>
      </w:r>
    </w:p>
    <w:p w14:paraId="72778C53" w14:textId="77777777" w:rsidR="00F017FF" w:rsidRDefault="006F2E30" w:rsidP="00F017FF">
      <w:pPr>
        <w:jc w:val="center"/>
        <w:rPr>
          <w:color w:val="000000"/>
        </w:rPr>
      </w:pPr>
      <w:r w:rsidRPr="006F2E30">
        <w:rPr>
          <w:noProof/>
          <w:color w:val="000000"/>
        </w:rPr>
        <w:drawing>
          <wp:inline distT="0" distB="0" distL="0" distR="0" wp14:anchorId="48BCA028" wp14:editId="0758E80A">
            <wp:extent cx="3105150" cy="32575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105150" cy="3257550"/>
                    </a:xfrm>
                    <a:prstGeom prst="rect">
                      <a:avLst/>
                    </a:prstGeom>
                    <a:noFill/>
                    <a:ln>
                      <a:noFill/>
                    </a:ln>
                  </pic:spPr>
                </pic:pic>
              </a:graphicData>
            </a:graphic>
          </wp:inline>
        </w:drawing>
      </w:r>
    </w:p>
    <w:p w14:paraId="6F4F435C" w14:textId="77777777"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w:t>
      </w:r>
      <w:r w:rsidR="006E6E1E">
        <w:rPr>
          <w:color w:val="000000"/>
        </w:rPr>
        <w:t xml:space="preserve"> MS/MS</w:t>
      </w:r>
      <w:r>
        <w:rPr>
          <w:color w:val="000000"/>
        </w:rPr>
        <w:t xml:space="preserve"> ID at around 37 minutes.</w:t>
      </w:r>
    </w:p>
    <w:p w14:paraId="4ED82053" w14:textId="77777777" w:rsidR="00F017FF" w:rsidRDefault="004059CD" w:rsidP="00F017FF">
      <w:pPr>
        <w:rPr>
          <w:color w:val="000000"/>
        </w:rPr>
      </w:pPr>
      <w:r>
        <w:rPr>
          <w:color w:val="000000"/>
        </w:rPr>
        <w:t xml:space="preserve">Turning to the peak at 33 minutes, you will see that it lacks any real signal for the monoisotopic </w:t>
      </w:r>
      <w:r>
        <w:rPr>
          <w:i/>
          <w:color w:val="000000"/>
        </w:rPr>
        <w:t>m/z</w:t>
      </w:r>
      <w:r>
        <w:rPr>
          <w:color w:val="000000"/>
        </w:rPr>
        <w:t xml:space="preserve"> of the target peptide, but that it has peaks of very similar intensity for M+1 and M+2, similar to the </w:t>
      </w:r>
      <w:r>
        <w:rPr>
          <w:color w:val="000000"/>
        </w:rPr>
        <w:lastRenderedPageBreak/>
        <w:t>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14:paraId="545CEC63" w14:textId="77777777" w:rsidR="00C22550" w:rsidRDefault="00C22550" w:rsidP="00F017FF">
      <w:pPr>
        <w:rPr>
          <w:color w:val="000000"/>
        </w:rPr>
      </w:pPr>
      <w:r>
        <w:rPr>
          <w:color w:val="000000"/>
        </w:rPr>
        <w:t>To gain a fuller understanding of the problem with the isotope distributi</w:t>
      </w:r>
      <w:r w:rsidR="006E6E1E">
        <w:rPr>
          <w:color w:val="000000"/>
        </w:rPr>
        <w:t>on for the peak at 33 minutes, d</w:t>
      </w:r>
      <w:r>
        <w:rPr>
          <w:color w:val="000000"/>
        </w:rPr>
        <w:t>o the following:</w:t>
      </w:r>
    </w:p>
    <w:p w14:paraId="0BE582CF" w14:textId="77777777"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14:paraId="7ED807CD" w14:textId="77777777" w:rsidR="007F6B9B" w:rsidRPr="007F6B9B" w:rsidRDefault="007F6B9B" w:rsidP="00C22550">
      <w:pPr>
        <w:pStyle w:val="ListParagraph"/>
        <w:numPr>
          <w:ilvl w:val="0"/>
          <w:numId w:val="25"/>
        </w:numPr>
        <w:rPr>
          <w:color w:val="000000"/>
        </w:rPr>
      </w:pPr>
      <w:r>
        <w:rPr>
          <w:color w:val="000000"/>
        </w:rPr>
        <w:t xml:space="preserve">Hover the mouse cursor over the </w:t>
      </w:r>
      <w:r>
        <w:t>732.3099+++ precursor element.</w:t>
      </w:r>
    </w:p>
    <w:p w14:paraId="40B0440D" w14:textId="77777777" w:rsidR="007F6B9B" w:rsidRPr="007F6B9B" w:rsidRDefault="007F6B9B" w:rsidP="00C22550">
      <w:pPr>
        <w:pStyle w:val="ListParagraph"/>
        <w:numPr>
          <w:ilvl w:val="0"/>
          <w:numId w:val="25"/>
        </w:numPr>
        <w:rPr>
          <w:color w:val="000000"/>
        </w:rPr>
      </w:pPr>
      <w:r>
        <w:t>Click the drop arrow that appears to the right of the precursor element.</w:t>
      </w:r>
    </w:p>
    <w:p w14:paraId="452F74DF" w14:textId="77777777" w:rsidR="007F6B9B" w:rsidRDefault="007F6B9B" w:rsidP="007F6B9B">
      <w:pPr>
        <w:rPr>
          <w:color w:val="000000"/>
        </w:rPr>
      </w:pPr>
      <w:r>
        <w:rPr>
          <w:color w:val="000000"/>
        </w:rPr>
        <w:t>Skyline will show a pop-up that looks like:</w:t>
      </w:r>
    </w:p>
    <w:p w14:paraId="48A37A29" w14:textId="77777777" w:rsidR="007F6B9B" w:rsidRDefault="006F2E30" w:rsidP="007F6B9B">
      <w:pPr>
        <w:rPr>
          <w:color w:val="000000"/>
        </w:rPr>
      </w:pPr>
      <w:r>
        <w:rPr>
          <w:noProof/>
        </w:rPr>
        <w:drawing>
          <wp:inline distT="0" distB="0" distL="0" distR="0" wp14:anchorId="78CA8260" wp14:editId="0BF8864D">
            <wp:extent cx="3905250" cy="21526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3905250" cy="2152650"/>
                    </a:xfrm>
                    <a:prstGeom prst="rect">
                      <a:avLst/>
                    </a:prstGeom>
                  </pic:spPr>
                </pic:pic>
              </a:graphicData>
            </a:graphic>
          </wp:inline>
        </w:drawing>
      </w:r>
    </w:p>
    <w:p w14:paraId="429246FE" w14:textId="77777777" w:rsidR="007F6B9B" w:rsidRDefault="007F6B9B" w:rsidP="007F6B9B">
      <w:pPr>
        <w:rPr>
          <w:color w:val="000000"/>
        </w:rPr>
      </w:pPr>
      <w:r>
        <w:rPr>
          <w:color w:val="000000"/>
        </w:rPr>
        <w:t>If you see only these three precursor transitions:</w:t>
      </w:r>
    </w:p>
    <w:p w14:paraId="00BA5EC9" w14:textId="77777777" w:rsidR="007F6B9B" w:rsidRDefault="007F6B9B" w:rsidP="007F6B9B">
      <w:pPr>
        <w:pStyle w:val="ListParagraph"/>
        <w:numPr>
          <w:ilvl w:val="0"/>
          <w:numId w:val="26"/>
        </w:numPr>
        <w:rPr>
          <w:color w:val="000000"/>
        </w:rPr>
      </w:pPr>
      <w:r>
        <w:rPr>
          <w:color w:val="000000"/>
        </w:rPr>
        <w:t>Click the funnel icon to remove transition filtering.</w:t>
      </w:r>
    </w:p>
    <w:p w14:paraId="08D2F6B3" w14:textId="77777777" w:rsidR="007F6B9B" w:rsidRDefault="007F6B9B" w:rsidP="007F6B9B">
      <w:pPr>
        <w:rPr>
          <w:color w:val="000000"/>
        </w:rPr>
      </w:pPr>
      <w:r>
        <w:rPr>
          <w:color w:val="000000"/>
        </w:rPr>
        <w:t>This causes Skyline to show all possible transitions for this peptide precursor:</w:t>
      </w:r>
    </w:p>
    <w:p w14:paraId="204EF4EA" w14:textId="77777777" w:rsidR="007F6B9B" w:rsidRDefault="006F2E30" w:rsidP="007F6B9B">
      <w:pPr>
        <w:rPr>
          <w:color w:val="000000"/>
        </w:rPr>
      </w:pPr>
      <w:r>
        <w:rPr>
          <w:noProof/>
        </w:rPr>
        <w:drawing>
          <wp:inline distT="0" distB="0" distL="0" distR="0" wp14:anchorId="58450154" wp14:editId="6A50C6AF">
            <wp:extent cx="3905250" cy="2152650"/>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3905250" cy="2152650"/>
                    </a:xfrm>
                    <a:prstGeom prst="rect">
                      <a:avLst/>
                    </a:prstGeom>
                  </pic:spPr>
                </pic:pic>
              </a:graphicData>
            </a:graphic>
          </wp:inline>
        </w:drawing>
      </w:r>
    </w:p>
    <w:p w14:paraId="101689B8" w14:textId="77777777" w:rsidR="007F6B9B" w:rsidRDefault="007F6B9B" w:rsidP="007F6B9B">
      <w:pPr>
        <w:rPr>
          <w:color w:val="000000"/>
        </w:rPr>
      </w:pPr>
      <w:r>
        <w:rPr>
          <w:color w:val="000000"/>
        </w:rPr>
        <w:lastRenderedPageBreak/>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14:paraId="4BAE055D" w14:textId="77777777" w:rsidR="005A6E77" w:rsidRPr="005A6E77" w:rsidRDefault="005A6E77" w:rsidP="005A6E77">
      <w:pPr>
        <w:pStyle w:val="ListParagraph"/>
        <w:numPr>
          <w:ilvl w:val="0"/>
          <w:numId w:val="26"/>
        </w:numPr>
        <w:rPr>
          <w:b/>
          <w:color w:val="000000"/>
        </w:rPr>
      </w:pPr>
      <w:r>
        <w:rPr>
          <w:color w:val="000000"/>
        </w:rPr>
        <w:t>Check the M+3 and M+4 transitions.</w:t>
      </w:r>
    </w:p>
    <w:p w14:paraId="6E1094BD" w14:textId="77777777"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14:paraId="0D2717FD" w14:textId="77777777" w:rsidR="005A6E77" w:rsidRPr="005A6E77" w:rsidRDefault="005A6E77" w:rsidP="005A6E77">
      <w:pPr>
        <w:rPr>
          <w:color w:val="000000"/>
        </w:rPr>
      </w:pPr>
      <w:r>
        <w:rPr>
          <w:color w:val="000000"/>
        </w:rPr>
        <w:t>This will add chromatograms for M+3 and M+4 to the graph, and you will see more signal on them for the peak at 33 minutes than the identified peak at 37 minutes.</w:t>
      </w:r>
      <w:r w:rsidR="00CD7945">
        <w:rPr>
          <w:color w:val="000000"/>
        </w:rPr>
        <w:t xml:space="preserve">  The importance of reliable retention time reproducibility cannot be overstated in working with chromatogram data of any kind in Skyline.</w:t>
      </w:r>
    </w:p>
    <w:p w14:paraId="2FD00C2B" w14:textId="77777777" w:rsidR="00F017FF" w:rsidRDefault="006F2E30" w:rsidP="00F017FF">
      <w:pPr>
        <w:rPr>
          <w:color w:val="000000"/>
        </w:rPr>
      </w:pPr>
      <w:r w:rsidRPr="006F2E30">
        <w:rPr>
          <w:noProof/>
          <w:color w:val="000000"/>
        </w:rPr>
        <w:drawing>
          <wp:inline distT="0" distB="0" distL="0" distR="0" wp14:anchorId="37E3193E" wp14:editId="1E4C280E">
            <wp:extent cx="4162425" cy="3943350"/>
            <wp:effectExtent l="0" t="0" r="9525"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4162425" cy="3943350"/>
                    </a:xfrm>
                    <a:prstGeom prst="rect">
                      <a:avLst/>
                    </a:prstGeom>
                    <a:noFill/>
                    <a:ln>
                      <a:noFill/>
                    </a:ln>
                  </pic:spPr>
                </pic:pic>
              </a:graphicData>
            </a:graphic>
          </wp:inline>
        </w:drawing>
      </w:r>
    </w:p>
    <w:p w14:paraId="5B6F9D7E" w14:textId="77777777"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though with 1 Dalton greater monoisotopic mass.</w:t>
      </w:r>
    </w:p>
    <w:p w14:paraId="63F9DCBD" w14:textId="77777777"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14:paraId="03962311" w14:textId="77777777" w:rsidR="006E6E1E" w:rsidRDefault="00D749B7" w:rsidP="006E6E1E">
      <w:pPr>
        <w:pStyle w:val="Heading2"/>
      </w:pPr>
      <w:r>
        <w:t>Inspecting the MS1 spectra</w:t>
      </w:r>
    </w:p>
    <w:p w14:paraId="31CC05F0" w14:textId="77777777" w:rsidR="00D749B7" w:rsidRDefault="00D749B7" w:rsidP="00D749B7">
      <w:r>
        <w:t xml:space="preserve">You can also inspect the MS1 spectra from which the chromatograms were extracted, through a simple point-and-click interface. This is now the simplest way to gain quick insight into the difference between </w:t>
      </w:r>
      <w:r>
        <w:lastRenderedPageBreak/>
        <w:t>the peaks at 33.2 minutes versus the ones at 37.4 minutes. To gain this new perspective, do the following:</w:t>
      </w:r>
    </w:p>
    <w:p w14:paraId="7B0C9BF4" w14:textId="77777777" w:rsidR="00D749B7" w:rsidRDefault="00D749B7" w:rsidP="00D749B7">
      <w:pPr>
        <w:pStyle w:val="ListParagraph"/>
        <w:numPr>
          <w:ilvl w:val="0"/>
          <w:numId w:val="27"/>
        </w:numPr>
      </w:pPr>
      <w:r>
        <w:t>Hover the mouse cursor over the 5b_MCF7_TiTip3 chromatogram peak at 37.4 minutes.</w:t>
      </w:r>
    </w:p>
    <w:p w14:paraId="2DC7E2B1" w14:textId="77777777" w:rsidR="00D749B7" w:rsidRDefault="00D749B7" w:rsidP="00D749B7">
      <w:pPr>
        <w:pStyle w:val="ListParagraph"/>
        <w:numPr>
          <w:ilvl w:val="0"/>
          <w:numId w:val="27"/>
        </w:numPr>
      </w:pPr>
      <w:r>
        <w:t>When a circle appears under the cursor, click on it.</w:t>
      </w:r>
    </w:p>
    <w:p w14:paraId="68506E4D" w14:textId="77777777" w:rsidR="00D749B7" w:rsidRDefault="00D749B7" w:rsidP="00D749B7">
      <w:pPr>
        <w:keepNext/>
      </w:pPr>
      <w:r>
        <w:t xml:space="preserve">This will cause Skyline to display the </w:t>
      </w:r>
      <w:r>
        <w:rPr>
          <w:b/>
        </w:rPr>
        <w:t>Full Scan</w:t>
      </w:r>
      <w:r>
        <w:t xml:space="preserve"> view with a plot like the one below:</w:t>
      </w:r>
    </w:p>
    <w:p w14:paraId="70A45D2E" w14:textId="77777777" w:rsidR="00D749B7" w:rsidRDefault="006F2E30" w:rsidP="00D749B7">
      <w:r w:rsidRPr="006F2E30">
        <w:rPr>
          <w:noProof/>
        </w:rPr>
        <w:drawing>
          <wp:inline distT="0" distB="0" distL="0" distR="0" wp14:anchorId="6AA97454" wp14:editId="01E0B327">
            <wp:extent cx="5534025" cy="3562350"/>
            <wp:effectExtent l="0" t="0" r="9525"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6C97AC6A" w14:textId="77777777" w:rsidR="00D749B7" w:rsidRDefault="00D749B7" w:rsidP="00D749B7">
      <w:pPr>
        <w:pStyle w:val="ListParagraph"/>
        <w:numPr>
          <w:ilvl w:val="0"/>
          <w:numId w:val="39"/>
        </w:numPr>
      </w:pPr>
      <w:r>
        <w:t>Repeat this hover and click operation for the peak at 33.2 minutes.</w:t>
      </w:r>
    </w:p>
    <w:p w14:paraId="11BE3E58" w14:textId="77777777" w:rsidR="00D749B7" w:rsidRDefault="00D749B7" w:rsidP="00D749B7">
      <w:pPr>
        <w:keepNext/>
      </w:pPr>
      <w:r>
        <w:lastRenderedPageBreak/>
        <w:t>The graph should change to something like this:</w:t>
      </w:r>
    </w:p>
    <w:p w14:paraId="4A6A75BB" w14:textId="77777777" w:rsidR="00D749B7" w:rsidRDefault="006F2E30" w:rsidP="00D749B7">
      <w:r w:rsidRPr="006F2E30">
        <w:rPr>
          <w:noProof/>
        </w:rPr>
        <w:drawing>
          <wp:inline distT="0" distB="0" distL="0" distR="0" wp14:anchorId="2445A394" wp14:editId="1EA13864">
            <wp:extent cx="5534025" cy="356235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713376E0" w14:textId="77777777" w:rsidR="00D749B7" w:rsidRPr="00D749B7" w:rsidRDefault="00D749B7" w:rsidP="00D749B7">
      <w:r>
        <w:t>The differences observed in the chromatograms should also be clear in these spectra.</w:t>
      </w:r>
    </w:p>
    <w:p w14:paraId="5E645773" w14:textId="77777777" w:rsidR="009150A2" w:rsidRDefault="00820F4F" w:rsidP="00820F4F">
      <w:pPr>
        <w:pStyle w:val="Heading2"/>
      </w:pPr>
      <w:r>
        <w:t>Detecting and understanding interference</w:t>
      </w:r>
    </w:p>
    <w:p w14:paraId="4A7BBC28" w14:textId="77777777"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230149">
        <w:rPr>
          <w:color w:val="000000"/>
        </w:rPr>
        <w:t xml:space="preserve"> this</w:t>
      </w:r>
      <w:r w:rsidR="00E01C7C">
        <w:rPr>
          <w:color w:val="000000"/>
        </w:rPr>
        <w:t>:</w:t>
      </w:r>
    </w:p>
    <w:p w14:paraId="07EE1B28" w14:textId="77777777" w:rsidR="00BD65CF" w:rsidRDefault="00BD65CF">
      <w:r>
        <w:br w:type="page"/>
      </w:r>
    </w:p>
    <w:tbl>
      <w:tblPr>
        <w:tblStyle w:val="TableGrid"/>
        <w:tblW w:w="0" w:type="auto"/>
        <w:tblLook w:val="04A0" w:firstRow="1" w:lastRow="0" w:firstColumn="1" w:lastColumn="0" w:noHBand="0" w:noVBand="1"/>
      </w:tblPr>
      <w:tblGrid>
        <w:gridCol w:w="4788"/>
        <w:gridCol w:w="4788"/>
      </w:tblGrid>
      <w:tr w:rsidR="00E01C7C" w14:paraId="25F93F77" w14:textId="77777777" w:rsidTr="00BB057C">
        <w:tc>
          <w:tcPr>
            <w:tcW w:w="4788" w:type="dxa"/>
            <w:tcBorders>
              <w:top w:val="nil"/>
              <w:left w:val="nil"/>
              <w:bottom w:val="nil"/>
              <w:right w:val="nil"/>
            </w:tcBorders>
          </w:tcPr>
          <w:p w14:paraId="54949217" w14:textId="77777777" w:rsidR="00E01C7C" w:rsidRPr="005A0AAF" w:rsidRDefault="00E01C7C" w:rsidP="00BB057C">
            <w:pPr>
              <w:spacing w:after="0" w:line="240" w:lineRule="auto"/>
              <w:jc w:val="center"/>
              <w:rPr>
                <w:b/>
                <w:color w:val="000000"/>
              </w:rPr>
            </w:pPr>
            <w:r w:rsidRPr="005A0AAF">
              <w:rPr>
                <w:b/>
                <w:color w:val="000000"/>
              </w:rPr>
              <w:lastRenderedPageBreak/>
              <w:t>5b_MCF7_TiTip3</w:t>
            </w:r>
          </w:p>
          <w:p w14:paraId="62B55DE9" w14:textId="77777777" w:rsidR="00E01C7C" w:rsidRDefault="006F2E30" w:rsidP="00BB057C">
            <w:pPr>
              <w:rPr>
                <w:color w:val="000000"/>
              </w:rPr>
            </w:pPr>
            <w:r w:rsidRPr="006F2E30">
              <w:rPr>
                <w:noProof/>
                <w:color w:val="000000"/>
              </w:rPr>
              <w:drawing>
                <wp:inline distT="0" distB="0" distL="0" distR="0" wp14:anchorId="29FD13B8" wp14:editId="6CEA46F1">
                  <wp:extent cx="2800350" cy="2990850"/>
                  <wp:effectExtent l="0" t="0" r="0" b="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tc>
        <w:tc>
          <w:tcPr>
            <w:tcW w:w="4788" w:type="dxa"/>
            <w:tcBorders>
              <w:top w:val="nil"/>
              <w:left w:val="nil"/>
              <w:bottom w:val="nil"/>
              <w:right w:val="nil"/>
            </w:tcBorders>
          </w:tcPr>
          <w:p w14:paraId="62E0A083" w14:textId="77777777" w:rsidR="00E01C7C" w:rsidRPr="005A0AAF" w:rsidRDefault="00E01C7C" w:rsidP="00BB057C">
            <w:pPr>
              <w:spacing w:after="0" w:line="240" w:lineRule="auto"/>
              <w:jc w:val="center"/>
              <w:rPr>
                <w:b/>
                <w:color w:val="000000"/>
              </w:rPr>
            </w:pPr>
            <w:r w:rsidRPr="005A0AAF">
              <w:rPr>
                <w:b/>
                <w:color w:val="000000"/>
              </w:rPr>
              <w:t>1_MCF7_TiB_L</w:t>
            </w:r>
          </w:p>
          <w:p w14:paraId="5E7ABEDE" w14:textId="77777777" w:rsidR="00E01C7C" w:rsidRDefault="006F2E30" w:rsidP="00BB057C">
            <w:pPr>
              <w:rPr>
                <w:color w:val="000000"/>
              </w:rPr>
            </w:pPr>
            <w:r w:rsidRPr="006F2E30">
              <w:rPr>
                <w:noProof/>
                <w:color w:val="000000"/>
              </w:rPr>
              <w:drawing>
                <wp:inline distT="0" distB="0" distL="0" distR="0" wp14:anchorId="72B0883B" wp14:editId="796722DC">
                  <wp:extent cx="2800350" cy="2981325"/>
                  <wp:effectExtent l="0" t="0" r="0"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2800350" cy="2981325"/>
                          </a:xfrm>
                          <a:prstGeom prst="rect">
                            <a:avLst/>
                          </a:prstGeom>
                          <a:noFill/>
                          <a:ln>
                            <a:noFill/>
                          </a:ln>
                        </pic:spPr>
                      </pic:pic>
                    </a:graphicData>
                  </a:graphic>
                </wp:inline>
              </w:drawing>
            </w:r>
          </w:p>
        </w:tc>
      </w:tr>
    </w:tbl>
    <w:p w14:paraId="66047286" w14:textId="77777777"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w:t>
      </w:r>
      <w:r w:rsidR="00B47F18">
        <w:t>-33.7</w:t>
      </w:r>
      <w:r w:rsidR="00D22B33">
        <w:t xml:space="preserve"> ppm mass error on its most abundant peak.  If you use your mouse scrollwheel to zoom out again, you will see both graphs contain a very similar peak at about 36 minutes with +</w:t>
      </w:r>
      <w:r w:rsidR="00DC7EB8">
        <w:t>20</w:t>
      </w:r>
      <w:r w:rsidR="00D22B33">
        <w:t>.</w:t>
      </w:r>
      <w:r w:rsidR="00DC7EB8">
        <w:t>7</w:t>
      </w:r>
      <w:r w:rsidR="00D22B33">
        <w:t xml:space="preserve"> and +</w:t>
      </w:r>
      <w:r w:rsidR="00DC7EB8">
        <w:t>27.5</w:t>
      </w:r>
      <w:r w:rsidR="00D22B33">
        <w:t xml:space="preserve"> ppm mass error and idotp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14:paraId="53AA64A8" w14:textId="77777777" w:rsidR="00D22B33" w:rsidRDefault="00D22B33" w:rsidP="00820F4F">
      <w:r>
        <w:t>The integration boundaries for 5b_MCF7</w:t>
      </w:r>
      <w:r w:rsidR="00DC7EB8">
        <w:t>_</w:t>
      </w:r>
      <w:r>
        <w:t xml:space="preserve">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w:t>
      </w:r>
      <w:r w:rsidR="00DC7EB8">
        <w:t>tegration with 0.94 idotp and -9.7</w:t>
      </w:r>
      <w:r>
        <w:t xml:space="preserve"> ppm mass error.</w:t>
      </w:r>
    </w:p>
    <w:p w14:paraId="4AE4630A" w14:textId="77777777" w:rsidR="00EA6D07" w:rsidRDefault="00EA6D07" w:rsidP="00820F4F">
      <w:r>
        <w:t>You can use the same technique of adding M+3 and M+4 to see that the interfering peak is likely caused by another triply charged peptide with 2 Da greater mass:</w:t>
      </w:r>
    </w:p>
    <w:p w14:paraId="36B84097" w14:textId="77777777" w:rsidR="00EA6D07" w:rsidRDefault="006F2E30" w:rsidP="00EA6D07">
      <w:pPr>
        <w:jc w:val="center"/>
      </w:pPr>
      <w:r w:rsidRPr="006F2E30">
        <w:rPr>
          <w:noProof/>
        </w:rPr>
        <w:lastRenderedPageBreak/>
        <w:drawing>
          <wp:inline distT="0" distB="0" distL="0" distR="0" wp14:anchorId="04B153A0" wp14:editId="21E1E4CA">
            <wp:extent cx="2800350" cy="299085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2800350" cy="2990850"/>
                    </a:xfrm>
                    <a:prstGeom prst="rect">
                      <a:avLst/>
                    </a:prstGeom>
                    <a:noFill/>
                    <a:ln>
                      <a:noFill/>
                    </a:ln>
                  </pic:spPr>
                </pic:pic>
              </a:graphicData>
            </a:graphic>
          </wp:inline>
        </w:drawing>
      </w:r>
    </w:p>
    <w:p w14:paraId="55929F0C" w14:textId="77777777" w:rsidR="00EA6D07" w:rsidRDefault="00EA6D07" w:rsidP="00EA6D07">
      <w:pPr>
        <w:pStyle w:val="ListParagraph"/>
        <w:numPr>
          <w:ilvl w:val="0"/>
          <w:numId w:val="27"/>
        </w:numPr>
      </w:pPr>
      <w:r>
        <w:t xml:space="preserve">Click the </w:t>
      </w:r>
      <w:r w:rsidRPr="00EA6D07">
        <w:rPr>
          <w:b/>
        </w:rPr>
        <w:t>Undo</w:t>
      </w:r>
      <w:r>
        <w:t xml:space="preserve"> button to revert this change and continue exploring.</w:t>
      </w:r>
    </w:p>
    <w:p w14:paraId="74EC600E" w14:textId="77777777"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14:paraId="2C68EAA3" w14:textId="77777777" w:rsidTr="00BB057C">
        <w:tc>
          <w:tcPr>
            <w:tcW w:w="4788" w:type="dxa"/>
            <w:tcBorders>
              <w:top w:val="nil"/>
              <w:left w:val="nil"/>
              <w:bottom w:val="nil"/>
              <w:right w:val="nil"/>
            </w:tcBorders>
          </w:tcPr>
          <w:p w14:paraId="2B2DEAFB" w14:textId="77777777" w:rsidR="00EA6D07" w:rsidRPr="005A0AAF" w:rsidRDefault="00EA6D07" w:rsidP="00BB057C">
            <w:pPr>
              <w:spacing w:after="0" w:line="240" w:lineRule="auto"/>
              <w:jc w:val="center"/>
              <w:rPr>
                <w:b/>
                <w:color w:val="000000"/>
              </w:rPr>
            </w:pPr>
            <w:r w:rsidRPr="005A0AAF">
              <w:rPr>
                <w:b/>
                <w:color w:val="000000"/>
              </w:rPr>
              <w:t>5b_MCF7_TiTip3</w:t>
            </w:r>
          </w:p>
          <w:p w14:paraId="1B9C5642" w14:textId="77777777" w:rsidR="00EA6D07" w:rsidRDefault="006F2E30" w:rsidP="00BB057C">
            <w:pPr>
              <w:rPr>
                <w:color w:val="000000"/>
              </w:rPr>
            </w:pPr>
            <w:r w:rsidRPr="006F2E30">
              <w:rPr>
                <w:noProof/>
                <w:color w:val="000000"/>
              </w:rPr>
              <w:drawing>
                <wp:inline distT="0" distB="0" distL="0" distR="0" wp14:anchorId="7212CDAE" wp14:editId="5669842C">
                  <wp:extent cx="2924175" cy="29908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2924175" cy="2990850"/>
                          </a:xfrm>
                          <a:prstGeom prst="rect">
                            <a:avLst/>
                          </a:prstGeom>
                          <a:noFill/>
                          <a:ln>
                            <a:noFill/>
                          </a:ln>
                        </pic:spPr>
                      </pic:pic>
                    </a:graphicData>
                  </a:graphic>
                </wp:inline>
              </w:drawing>
            </w:r>
          </w:p>
        </w:tc>
        <w:tc>
          <w:tcPr>
            <w:tcW w:w="4788" w:type="dxa"/>
            <w:tcBorders>
              <w:top w:val="nil"/>
              <w:left w:val="nil"/>
              <w:bottom w:val="nil"/>
              <w:right w:val="nil"/>
            </w:tcBorders>
          </w:tcPr>
          <w:p w14:paraId="57A5E8DC" w14:textId="77777777" w:rsidR="00EA6D07" w:rsidRPr="005A0AAF" w:rsidRDefault="00EA6D07" w:rsidP="00BB057C">
            <w:pPr>
              <w:spacing w:after="0" w:line="240" w:lineRule="auto"/>
              <w:jc w:val="center"/>
              <w:rPr>
                <w:b/>
                <w:color w:val="000000"/>
              </w:rPr>
            </w:pPr>
            <w:r w:rsidRPr="005A0AAF">
              <w:rPr>
                <w:b/>
                <w:color w:val="000000"/>
              </w:rPr>
              <w:t>1_MCF7_TiB_L</w:t>
            </w:r>
          </w:p>
          <w:p w14:paraId="12E31352" w14:textId="77777777" w:rsidR="00EA6D07" w:rsidRDefault="006F2E30" w:rsidP="00BB057C">
            <w:pPr>
              <w:rPr>
                <w:color w:val="000000"/>
              </w:rPr>
            </w:pPr>
            <w:r w:rsidRPr="006F2E30">
              <w:rPr>
                <w:noProof/>
                <w:color w:val="000000"/>
              </w:rPr>
              <w:drawing>
                <wp:inline distT="0" distB="0" distL="0" distR="0" wp14:anchorId="29005E7B" wp14:editId="0E356E00">
                  <wp:extent cx="2924175" cy="2981325"/>
                  <wp:effectExtent l="0" t="0" r="9525" b="952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924175" cy="2981325"/>
                          </a:xfrm>
                          <a:prstGeom prst="rect">
                            <a:avLst/>
                          </a:prstGeom>
                          <a:noFill/>
                          <a:ln>
                            <a:noFill/>
                          </a:ln>
                        </pic:spPr>
                      </pic:pic>
                    </a:graphicData>
                  </a:graphic>
                </wp:inline>
              </w:drawing>
            </w:r>
          </w:p>
        </w:tc>
      </w:tr>
    </w:tbl>
    <w:p w14:paraId="4FFE2B62" w14:textId="77777777" w:rsidR="00391EB7" w:rsidRDefault="001F0337" w:rsidP="00820F4F">
      <w:r>
        <w:t>Adding the M+3, M+4 and M+5 chromatograms for this peptide clarify just how crowded this particular mass and retention time combination is in the precursor ion space:</w:t>
      </w:r>
    </w:p>
    <w:p w14:paraId="64D322F8" w14:textId="77777777" w:rsidR="00391EB7" w:rsidRDefault="00391EB7" w:rsidP="00391EB7">
      <w:r>
        <w:br w:type="page"/>
      </w:r>
    </w:p>
    <w:p w14:paraId="12F1722B" w14:textId="77777777" w:rsidR="00E01C7C" w:rsidRDefault="00E01C7C" w:rsidP="00820F4F"/>
    <w:tbl>
      <w:tblPr>
        <w:tblStyle w:val="TableGrid"/>
        <w:tblW w:w="0" w:type="auto"/>
        <w:tblLook w:val="04A0" w:firstRow="1" w:lastRow="0" w:firstColumn="1" w:lastColumn="0" w:noHBand="0" w:noVBand="1"/>
      </w:tblPr>
      <w:tblGrid>
        <w:gridCol w:w="4788"/>
        <w:gridCol w:w="4788"/>
      </w:tblGrid>
      <w:tr w:rsidR="001F0337" w14:paraId="0B1DBFC0" w14:textId="77777777" w:rsidTr="00BB057C">
        <w:tc>
          <w:tcPr>
            <w:tcW w:w="4788" w:type="dxa"/>
            <w:tcBorders>
              <w:top w:val="nil"/>
              <w:left w:val="nil"/>
              <w:bottom w:val="nil"/>
              <w:right w:val="nil"/>
            </w:tcBorders>
          </w:tcPr>
          <w:p w14:paraId="53B58894" w14:textId="77777777" w:rsidR="001F0337" w:rsidRPr="005A0AAF" w:rsidRDefault="001F0337" w:rsidP="00BB057C">
            <w:pPr>
              <w:spacing w:after="0" w:line="240" w:lineRule="auto"/>
              <w:jc w:val="center"/>
              <w:rPr>
                <w:b/>
                <w:color w:val="000000"/>
              </w:rPr>
            </w:pPr>
            <w:r w:rsidRPr="005A0AAF">
              <w:rPr>
                <w:b/>
                <w:color w:val="000000"/>
              </w:rPr>
              <w:t>5b_MCF7_TiTip3</w:t>
            </w:r>
          </w:p>
          <w:p w14:paraId="76456F01" w14:textId="77777777" w:rsidR="001F0337" w:rsidRDefault="006F2E30" w:rsidP="00BB057C">
            <w:pPr>
              <w:rPr>
                <w:color w:val="000000"/>
              </w:rPr>
            </w:pPr>
            <w:r w:rsidRPr="006F2E30">
              <w:rPr>
                <w:noProof/>
                <w:color w:val="000000"/>
              </w:rPr>
              <w:drawing>
                <wp:inline distT="0" distB="0" distL="0" distR="0" wp14:anchorId="32C9BD42" wp14:editId="006E5CDB">
                  <wp:extent cx="2962275" cy="2990850"/>
                  <wp:effectExtent l="0" t="0" r="9525"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60C06003" w14:textId="77777777" w:rsidR="001F0337" w:rsidRPr="005A0AAF" w:rsidRDefault="001F0337" w:rsidP="00BB057C">
            <w:pPr>
              <w:spacing w:after="0" w:line="240" w:lineRule="auto"/>
              <w:jc w:val="center"/>
              <w:rPr>
                <w:b/>
                <w:color w:val="000000"/>
              </w:rPr>
            </w:pPr>
            <w:r w:rsidRPr="005A0AAF">
              <w:rPr>
                <w:b/>
                <w:color w:val="000000"/>
              </w:rPr>
              <w:t>1_MCF7_TiB_L</w:t>
            </w:r>
          </w:p>
          <w:p w14:paraId="4F304D99" w14:textId="77777777" w:rsidR="001F0337" w:rsidRDefault="006F2E30" w:rsidP="00BB057C">
            <w:pPr>
              <w:rPr>
                <w:color w:val="000000"/>
              </w:rPr>
            </w:pPr>
            <w:r w:rsidRPr="006F2E30">
              <w:rPr>
                <w:noProof/>
                <w:color w:val="000000"/>
              </w:rPr>
              <w:drawing>
                <wp:inline distT="0" distB="0" distL="0" distR="0" wp14:anchorId="24ECE2CD" wp14:editId="2EC59084">
                  <wp:extent cx="2962275" cy="2981325"/>
                  <wp:effectExtent l="0" t="0" r="9525" b="952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0F51E213" w14:textId="77777777" w:rsidR="001F0337" w:rsidRDefault="001B0EF0" w:rsidP="00820F4F">
      <w:r>
        <w:t>To obtain</w:t>
      </w:r>
      <w:r w:rsidR="001F0337">
        <w:t xml:space="preserve"> cleanly integrated peaks for this peptide </w:t>
      </w:r>
      <w:r>
        <w:t>you must</w:t>
      </w:r>
      <w:r w:rsidR="001F0337">
        <w:t xml:space="preserve"> remove all but the M and M+1 chromatograms.</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w:t>
      </w:r>
      <w:r w:rsidR="00930915">
        <w:t>pectra</w:t>
      </w:r>
      <w:r w:rsidR="001F0337">
        <w:t>.</w:t>
      </w:r>
      <w:r>
        <w:t xml:space="preserve">  For quantitative statistics you may want to limit yourself to the highest ranked precursor ion without obvious interferences.  With acceptable peak identification, this can limit the impact of </w:t>
      </w:r>
      <w:r w:rsidR="005E581D">
        <w:t>interferences like the ones you have seen in this tutorial data.</w:t>
      </w:r>
    </w:p>
    <w:p w14:paraId="535AA4A7" w14:textId="77777777"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14:paraId="576B8BE2" w14:textId="77777777" w:rsidR="008767F9" w:rsidRDefault="008767F9" w:rsidP="008767F9">
      <w:pPr>
        <w:pStyle w:val="Heading2"/>
      </w:pPr>
      <w:r>
        <w:t>Differently modified forms of a peptide</w:t>
      </w:r>
    </w:p>
    <w:p w14:paraId="53E2488C" w14:textId="77777777"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14:paraId="2B060ED5" w14:textId="77777777"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14:paraId="3CCF9A14" w14:textId="77777777" w:rsidTr="00BB057C">
        <w:tc>
          <w:tcPr>
            <w:tcW w:w="4788" w:type="dxa"/>
            <w:tcBorders>
              <w:top w:val="nil"/>
              <w:left w:val="nil"/>
              <w:bottom w:val="nil"/>
              <w:right w:val="nil"/>
            </w:tcBorders>
          </w:tcPr>
          <w:p w14:paraId="2273D168" w14:textId="77777777" w:rsidR="007B773C" w:rsidRPr="005A0AAF" w:rsidRDefault="007B773C" w:rsidP="00BB057C">
            <w:pPr>
              <w:spacing w:after="0" w:line="240" w:lineRule="auto"/>
              <w:jc w:val="center"/>
              <w:rPr>
                <w:b/>
                <w:color w:val="000000"/>
              </w:rPr>
            </w:pPr>
            <w:r w:rsidRPr="005A0AAF">
              <w:rPr>
                <w:b/>
                <w:color w:val="000000"/>
              </w:rPr>
              <w:lastRenderedPageBreak/>
              <w:t>5b_MCF7_TiTip3</w:t>
            </w:r>
          </w:p>
          <w:p w14:paraId="503535F5" w14:textId="77777777" w:rsidR="007B773C" w:rsidRDefault="006F2E30" w:rsidP="00BB057C">
            <w:pPr>
              <w:rPr>
                <w:color w:val="000000"/>
              </w:rPr>
            </w:pPr>
            <w:r w:rsidRPr="006F2E30">
              <w:rPr>
                <w:noProof/>
                <w:color w:val="000000"/>
              </w:rPr>
              <w:drawing>
                <wp:inline distT="0" distB="0" distL="0" distR="0" wp14:anchorId="6C45E637" wp14:editId="509DAE66">
                  <wp:extent cx="2962275" cy="2990850"/>
                  <wp:effectExtent l="0" t="0" r="9525" b="0"/>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62275" cy="2990850"/>
                          </a:xfrm>
                          <a:prstGeom prst="rect">
                            <a:avLst/>
                          </a:prstGeom>
                          <a:noFill/>
                          <a:ln>
                            <a:noFill/>
                          </a:ln>
                        </pic:spPr>
                      </pic:pic>
                    </a:graphicData>
                  </a:graphic>
                </wp:inline>
              </w:drawing>
            </w:r>
          </w:p>
        </w:tc>
        <w:tc>
          <w:tcPr>
            <w:tcW w:w="4788" w:type="dxa"/>
            <w:tcBorders>
              <w:top w:val="nil"/>
              <w:left w:val="nil"/>
              <w:bottom w:val="nil"/>
              <w:right w:val="nil"/>
            </w:tcBorders>
          </w:tcPr>
          <w:p w14:paraId="2463D42B" w14:textId="77777777" w:rsidR="007B773C" w:rsidRPr="005A0AAF" w:rsidRDefault="007B773C" w:rsidP="00BB057C">
            <w:pPr>
              <w:spacing w:after="0" w:line="240" w:lineRule="auto"/>
              <w:jc w:val="center"/>
              <w:rPr>
                <w:b/>
                <w:color w:val="000000"/>
              </w:rPr>
            </w:pPr>
            <w:r w:rsidRPr="005A0AAF">
              <w:rPr>
                <w:b/>
                <w:color w:val="000000"/>
              </w:rPr>
              <w:t>1_MCF7_TiB_L</w:t>
            </w:r>
          </w:p>
          <w:p w14:paraId="24CF3922" w14:textId="77777777" w:rsidR="007B773C" w:rsidRDefault="006F2E30" w:rsidP="00BB057C">
            <w:pPr>
              <w:rPr>
                <w:color w:val="000000"/>
              </w:rPr>
            </w:pPr>
            <w:r w:rsidRPr="006F2E30">
              <w:rPr>
                <w:noProof/>
                <w:color w:val="000000"/>
              </w:rPr>
              <w:drawing>
                <wp:inline distT="0" distB="0" distL="0" distR="0" wp14:anchorId="4C385C31" wp14:editId="2935952D">
                  <wp:extent cx="2962275" cy="29813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2962275" cy="2981325"/>
                          </a:xfrm>
                          <a:prstGeom prst="rect">
                            <a:avLst/>
                          </a:prstGeom>
                          <a:noFill/>
                          <a:ln>
                            <a:noFill/>
                          </a:ln>
                        </pic:spPr>
                      </pic:pic>
                    </a:graphicData>
                  </a:graphic>
                </wp:inline>
              </w:drawing>
            </w:r>
          </w:p>
        </w:tc>
      </w:tr>
    </w:tbl>
    <w:p w14:paraId="0356CB1C" w14:textId="77777777" w:rsidR="007B773C" w:rsidRDefault="00774767" w:rsidP="008767F9">
      <w:r>
        <w:t>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idotp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Since this peptide has 4 different possible phosphorylation sites, the two peaks may well be different single phosphorylation states of the same peptide</w:t>
      </w:r>
      <w:r w:rsidR="001B748F" w:rsidRPr="001B748F">
        <w:t xml:space="preserve"> </w:t>
      </w:r>
      <w:r w:rsidR="001B748F">
        <w:t>, or phospho isoforms may have overlapping elution profiles.  Careful assessment of potential isoforms is recommended during MS1 Filtering (beyond search engine outputs).</w:t>
      </w:r>
    </w:p>
    <w:p w14:paraId="33BA9C7B" w14:textId="77777777" w:rsidR="000F0EB0" w:rsidRDefault="000F0EB0" w:rsidP="000F0EB0">
      <w:pPr>
        <w:pStyle w:val="Heading2"/>
      </w:pPr>
      <w:r>
        <w:t>More tools for data analysis</w:t>
      </w:r>
    </w:p>
    <w:p w14:paraId="1911F413" w14:textId="77777777"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DDEEESEEAKR, the longest and the first quadruply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monoisotopic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idotp values of 1.0 and 0.99 with the expected </w:t>
      </w:r>
      <w:r w:rsidR="00905C0D">
        <w:rPr>
          <w:color w:val="000000"/>
        </w:rPr>
        <w:t>distribution</w:t>
      </w:r>
      <w:r w:rsidR="0092070F">
        <w:rPr>
          <w:color w:val="000000"/>
        </w:rPr>
        <w:t>:</w:t>
      </w:r>
    </w:p>
    <w:p w14:paraId="60CD4B20" w14:textId="77777777" w:rsidR="0092070F" w:rsidRDefault="004A7519" w:rsidP="000F0EB0">
      <w:pPr>
        <w:rPr>
          <w:color w:val="000000"/>
        </w:rPr>
      </w:pPr>
      <w:r w:rsidRPr="004A7519">
        <w:rPr>
          <w:noProof/>
          <w:color w:val="000000"/>
        </w:rPr>
        <w:lastRenderedPageBreak/>
        <w:drawing>
          <wp:inline distT="0" distB="0" distL="0" distR="0" wp14:anchorId="07A89CDE" wp14:editId="6A96A8FE">
            <wp:extent cx="3352800" cy="3219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352800" cy="3219450"/>
                    </a:xfrm>
                    <a:prstGeom prst="rect">
                      <a:avLst/>
                    </a:prstGeom>
                    <a:noFill/>
                    <a:ln>
                      <a:noFill/>
                    </a:ln>
                  </pic:spPr>
                </pic:pic>
              </a:graphicData>
            </a:graphic>
          </wp:inline>
        </w:drawing>
      </w:r>
    </w:p>
    <w:p w14:paraId="3EC7FCBE" w14:textId="77777777" w:rsidR="0092070F" w:rsidRDefault="0092070F" w:rsidP="000F0EB0">
      <w:pPr>
        <w:rPr>
          <w:color w:val="000000"/>
        </w:rPr>
      </w:pPr>
      <w:r>
        <w:rPr>
          <w:color w:val="000000"/>
        </w:rPr>
        <w:t>Using the transition pick-list, as you have been doing, you can add the chromatograms for M+3 through M+7, all of which should contain greater than 1% of the entire isotope distribution, and see that the idotp values remain quite high at 0.98:</w:t>
      </w:r>
    </w:p>
    <w:p w14:paraId="1937D101" w14:textId="77777777" w:rsidR="0092070F" w:rsidRDefault="004A7519" w:rsidP="000F0EB0">
      <w:pPr>
        <w:rPr>
          <w:color w:val="000000"/>
        </w:rPr>
      </w:pPr>
      <w:r w:rsidRPr="004A7519">
        <w:rPr>
          <w:noProof/>
          <w:color w:val="000000"/>
        </w:rPr>
        <w:drawing>
          <wp:inline distT="0" distB="0" distL="0" distR="0" wp14:anchorId="30DE08E4" wp14:editId="5107ECE4">
            <wp:extent cx="3286125" cy="3219450"/>
            <wp:effectExtent l="0" t="0" r="9525"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86125" cy="3219450"/>
                    </a:xfrm>
                    <a:prstGeom prst="rect">
                      <a:avLst/>
                    </a:prstGeom>
                    <a:noFill/>
                    <a:ln>
                      <a:noFill/>
                    </a:ln>
                  </pic:spPr>
                </pic:pic>
              </a:graphicData>
            </a:graphic>
          </wp:inline>
        </w:drawing>
      </w:r>
    </w:p>
    <w:p w14:paraId="0D59CDE3" w14:textId="77777777"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14:paraId="493C2B9F" w14:textId="77777777"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14:paraId="24624868" w14:textId="77777777" w:rsidR="000F0EB0" w:rsidRDefault="00C125A1" w:rsidP="00C125A1">
      <w:pPr>
        <w:pStyle w:val="ListParagraph"/>
        <w:numPr>
          <w:ilvl w:val="0"/>
          <w:numId w:val="27"/>
        </w:numPr>
      </w:pPr>
      <w:r>
        <w:t xml:space="preserve">Right-click a chromatogram graph, and check </w:t>
      </w:r>
      <w:r>
        <w:rPr>
          <w:b/>
        </w:rPr>
        <w:t>Synchronized Zooming</w:t>
      </w:r>
      <w:r>
        <w:t>.</w:t>
      </w:r>
    </w:p>
    <w:p w14:paraId="698088DB" w14:textId="77777777" w:rsidR="00C125A1" w:rsidRDefault="00C125A1" w:rsidP="00C125A1">
      <w:pPr>
        <w:pStyle w:val="ListParagraph"/>
        <w:numPr>
          <w:ilvl w:val="0"/>
          <w:numId w:val="27"/>
        </w:numPr>
      </w:pPr>
      <w:r>
        <w:t xml:space="preserve">Right-click a chromatogram graph, and uncheck </w:t>
      </w:r>
      <w:r>
        <w:rPr>
          <w:b/>
        </w:rPr>
        <w:t>Auto-scale Y-axis</w:t>
      </w:r>
      <w:r>
        <w:t>.</w:t>
      </w:r>
    </w:p>
    <w:p w14:paraId="030F39EA" w14:textId="77777777" w:rsidR="00C125A1" w:rsidRDefault="00C125A1" w:rsidP="00C125A1">
      <w:pPr>
        <w:pStyle w:val="ListParagraph"/>
        <w:numPr>
          <w:ilvl w:val="0"/>
          <w:numId w:val="27"/>
        </w:numPr>
      </w:pPr>
      <w:r>
        <w:t xml:space="preserve">Right-click the 5b_MCF7_TiTip3 chromatogram graph, and check </w:t>
      </w:r>
      <w:r>
        <w:rPr>
          <w:b/>
        </w:rPr>
        <w:t>Align Times To 100807_0005b_MCF7_TiTip3</w:t>
      </w:r>
      <w:r>
        <w:t>.</w:t>
      </w:r>
      <w:r w:rsidR="001A7DB5">
        <w:t xml:space="preserve">  (Note that this will align all peptides in this data set, until this is turned off again, and not just this current peptide.)</w:t>
      </w:r>
    </w:p>
    <w:p w14:paraId="7A2D7F40" w14:textId="77777777"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14:paraId="3E77B1C3" w14:textId="77777777" w:rsidR="001957D6" w:rsidRDefault="001957D6" w:rsidP="00C125A1">
      <w:pPr>
        <w:pStyle w:val="ListParagraph"/>
        <w:numPr>
          <w:ilvl w:val="0"/>
          <w:numId w:val="27"/>
        </w:numPr>
      </w:pPr>
      <w:r>
        <w:t>Click and drag a narrow rectangle around the integration range in 5b_MCF7_TiTip3.</w:t>
      </w:r>
    </w:p>
    <w:p w14:paraId="10EB6BD2" w14:textId="77777777" w:rsidR="001957D6" w:rsidRDefault="00EB7A43" w:rsidP="00B23307">
      <w:pPr>
        <w:keepNext/>
      </w:pPr>
      <w:r>
        <w:t>The chromatogram graphs should now look like this:</w:t>
      </w:r>
    </w:p>
    <w:p w14:paraId="329412EF" w14:textId="77777777" w:rsidR="00EB7A43" w:rsidRDefault="004A7519" w:rsidP="001957D6">
      <w:r>
        <w:rPr>
          <w:noProof/>
        </w:rPr>
        <w:drawing>
          <wp:inline distT="0" distB="0" distL="0" distR="0" wp14:anchorId="3817CD68" wp14:editId="042FDBD0">
            <wp:extent cx="4212513" cy="5619750"/>
            <wp:effectExtent l="0" t="0" r="0"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4217805" cy="5626809"/>
                    </a:xfrm>
                    <a:prstGeom prst="rect">
                      <a:avLst/>
                    </a:prstGeom>
                    <a:noFill/>
                    <a:ln>
                      <a:noFill/>
                    </a:ln>
                  </pic:spPr>
                </pic:pic>
              </a:graphicData>
            </a:graphic>
          </wp:inline>
        </w:drawing>
      </w:r>
    </w:p>
    <w:p w14:paraId="75A724C7" w14:textId="77777777" w:rsidR="00905C0D" w:rsidRDefault="00905C0D" w:rsidP="001957D6">
      <w:r>
        <w:lastRenderedPageBreak/>
        <w:t>To see the isotope distribution in an MS1 spectrum from which the chromatogram points were extracted:</w:t>
      </w:r>
    </w:p>
    <w:p w14:paraId="283ACAD9" w14:textId="77777777" w:rsidR="00905C0D" w:rsidRDefault="00905C0D" w:rsidP="00905C0D">
      <w:pPr>
        <w:pStyle w:val="ListParagraph"/>
        <w:numPr>
          <w:ilvl w:val="0"/>
          <w:numId w:val="40"/>
        </w:numPr>
      </w:pPr>
      <w:r>
        <w:t>Hover the mouse cursor over the peak apex in 5b_MFC7_TiTip3 and click in the circle that appears.</w:t>
      </w:r>
    </w:p>
    <w:p w14:paraId="7284B7AD" w14:textId="77777777" w:rsidR="00905C0D" w:rsidRDefault="00905C0D" w:rsidP="00905C0D">
      <w:r>
        <w:t xml:space="preserve">The </w:t>
      </w:r>
      <w:r>
        <w:rPr>
          <w:b/>
        </w:rPr>
        <w:t>Full Scan</w:t>
      </w:r>
      <w:r>
        <w:t xml:space="preserve"> view will appear with a plot like this:</w:t>
      </w:r>
    </w:p>
    <w:p w14:paraId="688767AC" w14:textId="77777777" w:rsidR="00905C0D" w:rsidRDefault="004A7519" w:rsidP="00905C0D">
      <w:r w:rsidRPr="004A7519">
        <w:rPr>
          <w:noProof/>
        </w:rPr>
        <w:drawing>
          <wp:inline distT="0" distB="0" distL="0" distR="0" wp14:anchorId="3B10638D" wp14:editId="7EC7D968">
            <wp:extent cx="5534025" cy="3562350"/>
            <wp:effectExtent l="0" t="0" r="9525"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534025" cy="3562350"/>
                    </a:xfrm>
                    <a:prstGeom prst="rect">
                      <a:avLst/>
                    </a:prstGeom>
                    <a:noFill/>
                    <a:ln>
                      <a:noFill/>
                    </a:ln>
                  </pic:spPr>
                </pic:pic>
              </a:graphicData>
            </a:graphic>
          </wp:inline>
        </w:drawing>
      </w:r>
    </w:p>
    <w:p w14:paraId="2DA12D31" w14:textId="77777777" w:rsidR="00B40FC0" w:rsidRPr="00905C0D" w:rsidRDefault="00B40FC0" w:rsidP="00B40FC0">
      <w:pPr>
        <w:pStyle w:val="ListParagraph"/>
        <w:numPr>
          <w:ilvl w:val="0"/>
          <w:numId w:val="40"/>
        </w:numPr>
      </w:pPr>
      <w:r>
        <w:t xml:space="preserve">Click the X in the upper right corner of the </w:t>
      </w:r>
      <w:r>
        <w:rPr>
          <w:b/>
        </w:rPr>
        <w:t>Full Scan</w:t>
      </w:r>
      <w:r>
        <w:t xml:space="preserve"> view to close it.</w:t>
      </w:r>
    </w:p>
    <w:p w14:paraId="1B4F865F" w14:textId="77777777" w:rsidR="00474321" w:rsidRDefault="00905C0D" w:rsidP="001957D6">
      <w:r>
        <w:t>In the chromatogram plots, y</w:t>
      </w:r>
      <w:r w:rsidR="00474321">
        <w:t xml:space="preserve">ou can see the alignment makes the IDs line up quite nicely, and so do the peaks.  The synchronized zooming with y-axis auto-scaling turned off gives you a sense for the relative </w:t>
      </w:r>
      <w:r w:rsidR="001F4332">
        <w:t>height</w:t>
      </w:r>
      <w:r w:rsidR="00474321">
        <w:t xml:space="preserve"> of the peaks.</w:t>
      </w:r>
    </w:p>
    <w:p w14:paraId="54E2AE9F" w14:textId="77777777"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you</w:t>
      </w:r>
      <w:r w:rsidR="00BC1407">
        <w:t>r</w:t>
      </w:r>
      <w:r w:rsidR="00BA7149">
        <w:t>self</w:t>
      </w:r>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14:paraId="1751E7E0" w14:textId="77777777" w:rsidR="00BB057C" w:rsidRPr="00BA7149" w:rsidRDefault="00BB057C" w:rsidP="00905C0D">
      <w:pPr>
        <w:keepNext/>
        <w:spacing w:after="0" w:line="240" w:lineRule="auto"/>
        <w:rPr>
          <w:b/>
        </w:rPr>
      </w:pPr>
      <w:r w:rsidRPr="00BA7149">
        <w:rPr>
          <w:b/>
        </w:rPr>
        <w:lastRenderedPageBreak/>
        <w:t>5b_MCF7_TiTip3 (37.61 Min)</w:t>
      </w:r>
    </w:p>
    <w:p w14:paraId="3C39353F" w14:textId="77777777" w:rsidR="00BB057C" w:rsidRDefault="004A7519" w:rsidP="001957D6">
      <w:r w:rsidRPr="004A7519">
        <w:rPr>
          <w:noProof/>
        </w:rPr>
        <w:drawing>
          <wp:inline distT="0" distB="0" distL="0" distR="0" wp14:anchorId="53EC6C08" wp14:editId="2FF9557C">
            <wp:extent cx="5943600" cy="2132437"/>
            <wp:effectExtent l="0" t="0" r="0" b="127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79BC868D" w14:textId="77777777" w:rsidR="00BB057C" w:rsidRPr="00BA7149" w:rsidRDefault="00BB057C" w:rsidP="00905C0D">
      <w:pPr>
        <w:keepNext/>
        <w:rPr>
          <w:b/>
        </w:rPr>
      </w:pPr>
      <w:r w:rsidRPr="00BA7149">
        <w:rPr>
          <w:b/>
        </w:rPr>
        <w:t>1_MCF_TiB_L (37.03 min)</w:t>
      </w:r>
    </w:p>
    <w:p w14:paraId="5082D92A" w14:textId="77777777" w:rsidR="00BB057C" w:rsidRDefault="004A7519" w:rsidP="001957D6">
      <w:r w:rsidRPr="004A7519">
        <w:rPr>
          <w:noProof/>
        </w:rPr>
        <w:drawing>
          <wp:inline distT="0" distB="0" distL="0" distR="0" wp14:anchorId="0B514314" wp14:editId="4786FF40">
            <wp:extent cx="5943600" cy="2132437"/>
            <wp:effectExtent l="0" t="0" r="0" b="127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943600" cy="2132437"/>
                    </a:xfrm>
                    <a:prstGeom prst="rect">
                      <a:avLst/>
                    </a:prstGeom>
                    <a:noFill/>
                    <a:ln>
                      <a:noFill/>
                    </a:ln>
                  </pic:spPr>
                </pic:pic>
              </a:graphicData>
            </a:graphic>
          </wp:inline>
        </w:drawing>
      </w:r>
    </w:p>
    <w:p w14:paraId="46D20988" w14:textId="77777777" w:rsidR="00BA7149" w:rsidRDefault="00BA7149" w:rsidP="001957D6">
      <w:r>
        <w:t>But you should feel pretty confident that the chromatogram peaks in the two runs measure the same peptide molecule.</w:t>
      </w:r>
    </w:p>
    <w:p w14:paraId="02C4881E" w14:textId="77777777" w:rsidR="00AF53F8" w:rsidRDefault="00AF53F8">
      <w:pPr>
        <w:spacing w:after="0" w:line="240" w:lineRule="auto"/>
        <w:rPr>
          <w:rFonts w:ascii="Cambria" w:eastAsia="Calibri" w:hAnsi="Cambria"/>
          <w:b/>
          <w:bCs/>
          <w:color w:val="4F81BD"/>
          <w:sz w:val="26"/>
          <w:szCs w:val="26"/>
        </w:rPr>
      </w:pPr>
      <w:r>
        <w:br w:type="page"/>
      </w:r>
    </w:p>
    <w:p w14:paraId="48A694FB" w14:textId="77777777" w:rsidR="00BA7149" w:rsidRDefault="00047CF0" w:rsidP="00047CF0">
      <w:pPr>
        <w:pStyle w:val="Heading2"/>
      </w:pPr>
      <w:r>
        <w:lastRenderedPageBreak/>
        <w:t>More fun with interference</w:t>
      </w:r>
    </w:p>
    <w:p w14:paraId="39AE2FDD" w14:textId="77777777" w:rsidR="00047CF0" w:rsidRDefault="00C82A81" w:rsidP="00047CF0">
      <w:r>
        <w:t>The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14:paraId="2A7256C8" w14:textId="77777777" w:rsidTr="00263E30">
        <w:tc>
          <w:tcPr>
            <w:tcW w:w="4788" w:type="dxa"/>
            <w:tcBorders>
              <w:top w:val="nil"/>
              <w:left w:val="nil"/>
              <w:bottom w:val="nil"/>
              <w:right w:val="nil"/>
            </w:tcBorders>
          </w:tcPr>
          <w:p w14:paraId="6A6EF11F" w14:textId="77777777" w:rsidR="00C82A81" w:rsidRPr="005A0AAF" w:rsidRDefault="00C82A81" w:rsidP="00263E30">
            <w:pPr>
              <w:spacing w:after="0" w:line="240" w:lineRule="auto"/>
              <w:jc w:val="center"/>
              <w:rPr>
                <w:b/>
                <w:color w:val="000000"/>
              </w:rPr>
            </w:pPr>
            <w:r w:rsidRPr="005A0AAF">
              <w:rPr>
                <w:b/>
                <w:color w:val="000000"/>
              </w:rPr>
              <w:t>5b_MCF7_TiTip3</w:t>
            </w:r>
          </w:p>
          <w:p w14:paraId="3D25292C" w14:textId="77777777" w:rsidR="00C82A81" w:rsidRDefault="004A7519" w:rsidP="00263E30">
            <w:pPr>
              <w:rPr>
                <w:color w:val="000000"/>
              </w:rPr>
            </w:pPr>
            <w:r w:rsidRPr="004A7519">
              <w:rPr>
                <w:noProof/>
                <w:color w:val="000000"/>
              </w:rPr>
              <w:drawing>
                <wp:inline distT="0" distB="0" distL="0" distR="0" wp14:anchorId="20FB21CE" wp14:editId="5D4C905C">
                  <wp:extent cx="2914650" cy="2990850"/>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55A960F0" w14:textId="77777777" w:rsidR="00C82A81" w:rsidRPr="005A0AAF" w:rsidRDefault="00C82A81" w:rsidP="00263E30">
            <w:pPr>
              <w:spacing w:after="0" w:line="240" w:lineRule="auto"/>
              <w:jc w:val="center"/>
              <w:rPr>
                <w:b/>
                <w:color w:val="000000"/>
              </w:rPr>
            </w:pPr>
            <w:r w:rsidRPr="005A0AAF">
              <w:rPr>
                <w:b/>
                <w:color w:val="000000"/>
              </w:rPr>
              <w:t>1_MCF7_TiB_L</w:t>
            </w:r>
          </w:p>
          <w:p w14:paraId="5DF8BCDD" w14:textId="77777777" w:rsidR="00C82A81" w:rsidRDefault="004A7519" w:rsidP="00263E30">
            <w:pPr>
              <w:rPr>
                <w:color w:val="000000"/>
              </w:rPr>
            </w:pPr>
            <w:r w:rsidRPr="004A7519">
              <w:rPr>
                <w:noProof/>
                <w:color w:val="000000"/>
              </w:rPr>
              <w:drawing>
                <wp:inline distT="0" distB="0" distL="0" distR="0" wp14:anchorId="5D4AFFEC" wp14:editId="2148ED28">
                  <wp:extent cx="2914650" cy="2981325"/>
                  <wp:effectExtent l="0" t="0" r="0" b="9525"/>
                  <wp:docPr id="89"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2914650" cy="2981325"/>
                          </a:xfrm>
                          <a:prstGeom prst="rect">
                            <a:avLst/>
                          </a:prstGeom>
                          <a:noFill/>
                          <a:ln>
                            <a:noFill/>
                          </a:ln>
                        </pic:spPr>
                      </pic:pic>
                    </a:graphicData>
                  </a:graphic>
                </wp:inline>
              </w:drawing>
            </w:r>
          </w:p>
        </w:tc>
      </w:tr>
    </w:tbl>
    <w:p w14:paraId="7F781117" w14:textId="77777777"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14:paraId="3C34A8C6" w14:textId="77777777" w:rsidR="008A66C7" w:rsidRDefault="00992FEB" w:rsidP="00047CF0">
      <w:r>
        <w:t>In such a serious case of interferences in both repli</w:t>
      </w:r>
      <w:r w:rsidR="00C6346C">
        <w:t>cate acquisitions, one should er</w:t>
      </w:r>
      <w:r>
        <w:t>r on the careful side and disqualify this peptide from MS1 quantification.  I</w:t>
      </w:r>
      <w:r w:rsidR="008A66C7">
        <w:t xml:space="preserve">f you know you really want to measure this specific peptide, you may want to move to a more selective method, like </w:t>
      </w:r>
      <w:r w:rsidR="001F3EE1">
        <w:t>PRM</w:t>
      </w:r>
      <w:r w:rsidR="008A66C7">
        <w:t xml:space="preserve"> or SRM. </w:t>
      </w:r>
    </w:p>
    <w:p w14:paraId="4B3B92DD" w14:textId="77777777"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14:paraId="477E0772" w14:textId="77777777"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14:paraId="48F06E1D" w14:textId="77777777"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eak given two phospho sites</w:t>
      </w:r>
    </w:p>
    <w:p w14:paraId="4ABD363C" w14:textId="77777777"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Poor chromatography mis-integrated (zoom</w:t>
      </w:r>
      <w:r w:rsidR="003D383C">
        <w:rPr>
          <w:color w:val="000000"/>
        </w:rPr>
        <w:t>,</w:t>
      </w:r>
      <w:r>
        <w:rPr>
          <w:color w:val="000000"/>
        </w:rPr>
        <w:t xml:space="preserve"> adjust integration)</w:t>
      </w:r>
    </w:p>
    <w:p w14:paraId="57D6849F" w14:textId="77777777"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14:paraId="5BAAA605" w14:textId="77777777"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14:paraId="3CAFFAFD" w14:textId="77777777"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r w:rsidR="003D383C">
        <w:rPr>
          <w:color w:val="000000"/>
        </w:rPr>
        <w:t>phospho</w:t>
      </w:r>
      <w:r>
        <w:rPr>
          <w:color w:val="000000"/>
        </w:rPr>
        <w:t xml:space="preserve"> sites</w:t>
      </w:r>
    </w:p>
    <w:p w14:paraId="463C8856" w14:textId="77777777"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14:paraId="1B472F93" w14:textId="77777777" w:rsidR="00D5106C" w:rsidRDefault="00D5106C" w:rsidP="00820F4F">
      <w:pPr>
        <w:pStyle w:val="Heading1"/>
      </w:pPr>
      <w:r>
        <w:lastRenderedPageBreak/>
        <w:t>Minimizing a Chromatogram Cache File</w:t>
      </w:r>
    </w:p>
    <w:p w14:paraId="14F8D633" w14:textId="77777777" w:rsidR="00B3201F" w:rsidRDefault="00C85C6B" w:rsidP="000B26BE">
      <w:r>
        <w:t xml:space="preserve">After completing this pass through the now 50 peptides in your document, all should be </w:t>
      </w:r>
      <w:r w:rsidR="00B3201F">
        <w:t>pretty well integrated.  Before continuing, save the current document:</w:t>
      </w:r>
    </w:p>
    <w:p w14:paraId="293E140F" w14:textId="77777777" w:rsidR="00B3201F" w:rsidRDefault="00B3201F" w:rsidP="00B3201F">
      <w:pPr>
        <w:pStyle w:val="ListParagraph"/>
        <w:numPr>
          <w:ilvl w:val="0"/>
          <w:numId w:val="33"/>
        </w:numPr>
      </w:pPr>
      <w:r>
        <w:t xml:space="preserve">On the </w:t>
      </w:r>
      <w:r>
        <w:rPr>
          <w:b/>
        </w:rPr>
        <w:t>File</w:t>
      </w:r>
      <w:r>
        <w:t xml:space="preserve"> menu, click </w:t>
      </w:r>
      <w:r>
        <w:rPr>
          <w:b/>
        </w:rPr>
        <w:t>Save</w:t>
      </w:r>
      <w:r>
        <w:t xml:space="preserve"> (ctrl-S).</w:t>
      </w:r>
    </w:p>
    <w:p w14:paraId="4D943966" w14:textId="77777777"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14:paraId="4A6ACF80" w14:textId="77777777"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14:paraId="7EA74C58" w14:textId="77777777"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14:paraId="7328CCEB" w14:textId="77777777"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14:paraId="7F4A446F" w14:textId="77777777"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14:paraId="5F305A45" w14:textId="77777777"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14:paraId="5D040452" w14:textId="77777777" w:rsidR="00500BFD" w:rsidRDefault="00500BFD" w:rsidP="00500BFD">
      <w:pPr>
        <w:pStyle w:val="ListParagraph"/>
        <w:ind w:left="0"/>
        <w:contextualSpacing w:val="0"/>
      </w:pPr>
      <w:r>
        <w:t xml:space="preserve">The </w:t>
      </w:r>
      <w:r>
        <w:rPr>
          <w:b/>
        </w:rPr>
        <w:t>Minimize Results</w:t>
      </w:r>
      <w:r>
        <w:t xml:space="preserve"> form should now look like:</w:t>
      </w:r>
    </w:p>
    <w:p w14:paraId="7E26B645" w14:textId="77777777" w:rsidR="00500BFD" w:rsidRPr="00500BFD" w:rsidRDefault="004A7519" w:rsidP="00500BFD">
      <w:pPr>
        <w:pStyle w:val="ListParagraph"/>
        <w:ind w:left="0"/>
        <w:contextualSpacing w:val="0"/>
      </w:pPr>
      <w:r>
        <w:rPr>
          <w:noProof/>
        </w:rPr>
        <w:drawing>
          <wp:inline distT="0" distB="0" distL="0" distR="0" wp14:anchorId="05BEEB01" wp14:editId="084A462E">
            <wp:extent cx="4381500" cy="3990975"/>
            <wp:effectExtent l="0" t="0" r="0" b="9525"/>
            <wp:docPr id="95" name="Picture 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4381500" cy="3990975"/>
                    </a:xfrm>
                    <a:prstGeom prst="rect">
                      <a:avLst/>
                    </a:prstGeom>
                  </pic:spPr>
                </pic:pic>
              </a:graphicData>
            </a:graphic>
          </wp:inline>
        </w:drawing>
      </w:r>
    </w:p>
    <w:p w14:paraId="2E2B7844" w14:textId="77777777" w:rsidR="00D30314" w:rsidRDefault="00EE0835" w:rsidP="00D30314">
      <w:r>
        <w:t>The form indicates that</w:t>
      </w:r>
      <w:r w:rsidR="00500BFD">
        <w:t xml:space="preserve"> this operation is expected to reduce the size of the cache file from about </w:t>
      </w:r>
      <w:r w:rsidR="00E315D6">
        <w:t>878</w:t>
      </w:r>
      <w:r w:rsidR="00500BFD">
        <w:t xml:space="preserve"> </w:t>
      </w:r>
      <w:r w:rsidR="00E315D6">
        <w:t>K</w:t>
      </w:r>
      <w:r w:rsidR="00500BFD">
        <w:t xml:space="preserve">B to </w:t>
      </w:r>
      <w:r w:rsidR="00E315D6">
        <w:t>51</w:t>
      </w:r>
      <w:r w:rsidR="00500BFD">
        <w:t xml:space="preserve">% of its current size, or about </w:t>
      </w:r>
      <w:r w:rsidR="0043715C">
        <w:t>4</w:t>
      </w:r>
      <w:r w:rsidR="001F3EE1">
        <w:t>48</w:t>
      </w:r>
      <w:r w:rsidR="00500BFD">
        <w:t xml:space="preserve"> K</w:t>
      </w:r>
      <w:r w:rsidR="00E315D6">
        <w:t>B</w:t>
      </w:r>
      <w:r w:rsidR="00500BFD">
        <w:t>.</w:t>
      </w:r>
    </w:p>
    <w:p w14:paraId="54B1A4A4" w14:textId="77777777" w:rsidR="00CD2217" w:rsidRDefault="00CD2217" w:rsidP="001379C1">
      <w:pPr>
        <w:numPr>
          <w:ilvl w:val="0"/>
          <w:numId w:val="34"/>
        </w:numPr>
        <w:spacing w:after="0"/>
      </w:pPr>
      <w:r>
        <w:t xml:space="preserve">Click the </w:t>
      </w:r>
      <w:r>
        <w:rPr>
          <w:b/>
        </w:rPr>
        <w:t>Minimize and save as</w:t>
      </w:r>
      <w:r>
        <w:t xml:space="preserve"> button.</w:t>
      </w:r>
    </w:p>
    <w:p w14:paraId="3E05FC8C" w14:textId="77777777" w:rsidR="001F3EE1" w:rsidRDefault="00EF6D00" w:rsidP="001F3EE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14:paraId="06B65FF4" w14:textId="77777777" w:rsidR="00F81136" w:rsidRDefault="00F81136" w:rsidP="001F3EE1">
      <w:pPr>
        <w:numPr>
          <w:ilvl w:val="0"/>
          <w:numId w:val="34"/>
        </w:numPr>
        <w:spacing w:after="0"/>
      </w:pPr>
      <w:r>
        <w:lastRenderedPageBreak/>
        <w:t xml:space="preserve">Click the </w:t>
      </w:r>
      <w:r w:rsidRPr="001F3EE1">
        <w:rPr>
          <w:b/>
        </w:rPr>
        <w:t>Save</w:t>
      </w:r>
      <w:r>
        <w:t xml:space="preserve"> button.</w:t>
      </w:r>
    </w:p>
    <w:p w14:paraId="1D8BC5FF" w14:textId="77777777" w:rsidR="001E55C0" w:rsidRDefault="00721EB4" w:rsidP="001F3EE1">
      <w:pPr>
        <w:spacing w:before="240"/>
      </w:pPr>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14:paraId="16377D83" w14:textId="77777777"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14:paraId="69D6D511" w14:textId="77777777" w:rsidR="00C46F43" w:rsidRDefault="00C46F43" w:rsidP="00C46F43">
      <w:pPr>
        <w:pStyle w:val="Heading1"/>
      </w:pPr>
      <w:r>
        <w:t>Inclusion List Method Export for MS1 Filtering</w:t>
      </w:r>
    </w:p>
    <w:p w14:paraId="71B8DC24" w14:textId="77777777" w:rsidR="00C46F43" w:rsidRDefault="003B3627" w:rsidP="00C46F43">
      <w:r>
        <w:t>As noted above, multi-replicate studies using DDA do show under</w:t>
      </w:r>
      <w:r w:rsidR="00693560">
        <w:t>-</w:t>
      </w:r>
      <w:r>
        <w:t>sampling of MS/MS, and not all peptides have MS/MS identification in each acquisition replicate.  MS1 Filtering can overcome this problem 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14:paraId="5BE251A7" w14:textId="77777777" w:rsidR="00810840" w:rsidRDefault="00810840" w:rsidP="00C46F43">
      <w:r>
        <w:t xml:space="preserve">To export an inclusion list method </w:t>
      </w:r>
      <w:r w:rsidR="008A2597">
        <w:t>for subsequent MS1 filtering from</w:t>
      </w:r>
      <w:r>
        <w:t xml:space="preserve"> the tutorial </w:t>
      </w:r>
      <w:r w:rsidR="008A2597">
        <w:t xml:space="preserve">Skyline </w:t>
      </w:r>
      <w:r>
        <w:t>document, you would perform the following steps:</w:t>
      </w:r>
    </w:p>
    <w:p w14:paraId="1463682F" w14:textId="77777777"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14:paraId="44A097DC" w14:textId="77777777" w:rsidR="00810840" w:rsidRDefault="00810840" w:rsidP="001379C1">
      <w:pPr>
        <w:numPr>
          <w:ilvl w:val="0"/>
          <w:numId w:val="35"/>
        </w:numPr>
        <w:spacing w:after="0"/>
      </w:pPr>
      <w:r>
        <w:t xml:space="preserve">Click the </w:t>
      </w:r>
      <w:r>
        <w:rPr>
          <w:b/>
        </w:rPr>
        <w:t>Prediction</w:t>
      </w:r>
      <w:r>
        <w:t xml:space="preserve"> tab.</w:t>
      </w:r>
    </w:p>
    <w:p w14:paraId="5FEEA305" w14:textId="77777777" w:rsidR="00810840" w:rsidRDefault="00810840" w:rsidP="001379C1">
      <w:pPr>
        <w:numPr>
          <w:ilvl w:val="0"/>
          <w:numId w:val="35"/>
        </w:numPr>
        <w:spacing w:after="0"/>
      </w:pPr>
      <w:r>
        <w:t xml:space="preserve">Check the </w:t>
      </w:r>
      <w:r>
        <w:rPr>
          <w:b/>
        </w:rPr>
        <w:t>Use measured retention times when present</w:t>
      </w:r>
      <w:r>
        <w:t xml:space="preserve"> check box.</w:t>
      </w:r>
    </w:p>
    <w:p w14:paraId="60F0D753" w14:textId="77777777"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14:paraId="12816332" w14:textId="77777777" w:rsidR="007C4D2E" w:rsidRDefault="007C4D2E" w:rsidP="001379C1">
      <w:pPr>
        <w:numPr>
          <w:ilvl w:val="0"/>
          <w:numId w:val="35"/>
        </w:numPr>
        <w:spacing w:after="0"/>
      </w:pPr>
      <w:r>
        <w:t xml:space="preserve">Click the </w:t>
      </w:r>
      <w:r>
        <w:rPr>
          <w:b/>
        </w:rPr>
        <w:t>OK</w:t>
      </w:r>
      <w:r>
        <w:t xml:space="preserve"> button.</w:t>
      </w:r>
    </w:p>
    <w:p w14:paraId="08C7390E" w14:textId="77777777"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14:paraId="5DE470ED" w14:textId="77777777" w:rsidR="007C4D2E" w:rsidRDefault="007C4D2E" w:rsidP="001379C1">
      <w:pPr>
        <w:numPr>
          <w:ilvl w:val="0"/>
          <w:numId w:val="35"/>
        </w:numPr>
        <w:spacing w:after="0"/>
      </w:pPr>
      <w:r>
        <w:t xml:space="preserve">In the </w:t>
      </w:r>
      <w:r>
        <w:rPr>
          <w:b/>
        </w:rPr>
        <w:t>Instrument type</w:t>
      </w:r>
      <w:r>
        <w:t xml:space="preserve"> dropdown list, choose ‘SCIEX </w:t>
      </w:r>
      <w:r w:rsidR="00693560">
        <w:t>Q</w:t>
      </w:r>
      <w:r>
        <w:t>TOF’.</w:t>
      </w:r>
    </w:p>
    <w:p w14:paraId="1FCD1FB2" w14:textId="77777777" w:rsidR="007C4D2E" w:rsidRDefault="007C4D2E" w:rsidP="001379C1">
      <w:pPr>
        <w:numPr>
          <w:ilvl w:val="0"/>
          <w:numId w:val="35"/>
        </w:numPr>
        <w:spacing w:after="0"/>
      </w:pPr>
      <w:r>
        <w:t xml:space="preserve">In the </w:t>
      </w:r>
      <w:r>
        <w:rPr>
          <w:b/>
        </w:rPr>
        <w:t>Method type</w:t>
      </w:r>
      <w:r>
        <w:t xml:space="preserve"> dropdown list, choose ‘Scheduled’.</w:t>
      </w:r>
    </w:p>
    <w:p w14:paraId="1B45C336" w14:textId="77777777"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w:t>
      </w:r>
      <w:r w:rsidR="00693560">
        <w:t>plate file for the QSTAR system.</w:t>
      </w:r>
    </w:p>
    <w:p w14:paraId="5E5EB666" w14:textId="77777777"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SCIEX Analyst or Thermo Xcalibur).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14:paraId="72884157" w14:textId="77777777" w:rsidR="00394DFD" w:rsidRDefault="00394DFD" w:rsidP="00394DFD">
      <w:pPr>
        <w:pStyle w:val="Heading1"/>
      </w:pPr>
      <w:r>
        <w:lastRenderedPageBreak/>
        <w:t>Conclusion</w:t>
      </w:r>
    </w:p>
    <w:p w14:paraId="703FA216" w14:textId="77777777"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w:t>
      </w:r>
      <w:r w:rsidR="00693560">
        <w:t xml:space="preserve"> Skyline now provides the richest environment available for exploring this data-type</w:t>
      </w:r>
      <w:r w:rsidR="00490A15">
        <w:t>.</w:t>
      </w:r>
      <w:r w:rsidR="00693560">
        <w:t xml:space="preserve"> Even if you use another quantitative tool for MS1 quantification, you may still want to use Skyline to review and validate your conclusions. You may also want to use Skyline to review DDA data used to create spectral libraries for other acquisition methods, like DIA. This is sure to improve your understanding of the data, its quality and potential issues.</w:t>
      </w:r>
    </w:p>
    <w:p w14:paraId="543A0D05" w14:textId="77777777" w:rsidR="00491F76" w:rsidRDefault="00491F76" w:rsidP="00491F76">
      <w:pPr>
        <w:pStyle w:val="Heading1"/>
      </w:pPr>
      <w:r>
        <w:t>Supplement</w:t>
      </w:r>
    </w:p>
    <w:p w14:paraId="5212495D" w14:textId="77777777"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14:paraId="229558BE" w14:textId="77777777" w:rsidR="00490A15" w:rsidRDefault="00995DCB" w:rsidP="00394DFD">
      <w:hyperlink r:id="rId61" w:history="1">
        <w:r w:rsidR="00490A15">
          <w:rPr>
            <w:rStyle w:val="Hyperlink"/>
          </w:rPr>
          <w:t>http://proteome.gs.washington.edu/supplementary_data/MS1_Filtering/minimized/</w:t>
        </w:r>
      </w:hyperlink>
    </w:p>
    <w:p w14:paraId="567A3056" w14:textId="77777777" w:rsidR="00490A15" w:rsidRDefault="00490A15" w:rsidP="00394DFD">
      <w:r>
        <w:t>You can browse the parent directory for full Skyline documents and raw data.</w:t>
      </w:r>
    </w:p>
    <w:p w14:paraId="289D3FBD" w14:textId="77777777" w:rsidR="00AB61CF" w:rsidRDefault="00AB61CF" w:rsidP="00AB61CF">
      <w:pPr>
        <w:pStyle w:val="Heading1"/>
      </w:pPr>
      <w:r>
        <w:t>Bibliography</w:t>
      </w:r>
    </w:p>
    <w:p w14:paraId="33A3101A" w14:textId="77777777"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r w:rsidR="0089490D" w:rsidRPr="0089490D">
        <w:rPr>
          <w:i/>
          <w:iCs/>
        </w:rPr>
        <w:t>Mol Cell Proteomics</w:t>
      </w:r>
      <w:r w:rsidR="0089490D" w:rsidRPr="0089490D">
        <w:t xml:space="preserve"> </w:t>
      </w:r>
      <w:r w:rsidR="0089490D" w:rsidRPr="0089490D">
        <w:rPr>
          <w:b/>
          <w:bCs/>
        </w:rPr>
        <w:t>11,</w:t>
      </w:r>
      <w:r w:rsidR="0089490D" w:rsidRPr="0089490D">
        <w:t xml:space="preserve"> 202–214 (2012).</w:t>
      </w:r>
    </w:p>
    <w:p w14:paraId="11AD7224" w14:textId="77777777"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r w:rsidRPr="0089490D">
        <w:rPr>
          <w:i/>
          <w:iCs/>
        </w:rPr>
        <w:t>Mol Cell Proteomics</w:t>
      </w:r>
      <w:r w:rsidRPr="0089490D">
        <w:t xml:space="preserve"> </w:t>
      </w:r>
      <w:r w:rsidRPr="0089490D">
        <w:rPr>
          <w:b/>
          <w:bCs/>
        </w:rPr>
        <w:t>7,</w:t>
      </w:r>
      <w:r w:rsidRPr="0089490D">
        <w:t xml:space="preserve"> 1952–1962 (2008).</w:t>
      </w:r>
    </w:p>
    <w:p w14:paraId="46008780" w14:textId="77777777" w:rsidR="00BB1DC2" w:rsidRPr="00394DFD" w:rsidRDefault="00D54A39" w:rsidP="00394DFD">
      <w:r>
        <w:fldChar w:fldCharType="end"/>
      </w:r>
    </w:p>
    <w:sectPr w:rsidR="00BB1DC2" w:rsidRPr="00394DFD" w:rsidSect="00C30134">
      <w:footerReference w:type="default" r:id="rId6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21C9ECE" w14:textId="77777777" w:rsidR="00995DCB" w:rsidRDefault="00995DCB" w:rsidP="00F726CD">
      <w:pPr>
        <w:spacing w:after="0" w:line="240" w:lineRule="auto"/>
      </w:pPr>
      <w:r>
        <w:separator/>
      </w:r>
    </w:p>
  </w:endnote>
  <w:endnote w:type="continuationSeparator" w:id="0">
    <w:p w14:paraId="1705B017" w14:textId="77777777" w:rsidR="00995DCB" w:rsidRDefault="00995DCB"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397018" w14:textId="77777777" w:rsidR="00BB057C" w:rsidRDefault="00BB057C">
    <w:pPr>
      <w:pStyle w:val="Footer"/>
      <w:jc w:val="center"/>
    </w:pPr>
    <w:r>
      <w:fldChar w:fldCharType="begin"/>
    </w:r>
    <w:r>
      <w:instrText xml:space="preserve"> PAGE   \* MERGEFORMAT </w:instrText>
    </w:r>
    <w:r>
      <w:fldChar w:fldCharType="separate"/>
    </w:r>
    <w:r w:rsidR="004A7519">
      <w:rPr>
        <w:noProof/>
      </w:rPr>
      <w:t>37</w:t>
    </w:r>
    <w:r>
      <w:fldChar w:fldCharType="end"/>
    </w:r>
  </w:p>
  <w:p w14:paraId="5F8E1EEC" w14:textId="77777777" w:rsidR="00BB057C" w:rsidRDefault="00BB05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AC3464" w14:textId="77777777" w:rsidR="00995DCB" w:rsidRDefault="00995DCB" w:rsidP="00F726CD">
      <w:pPr>
        <w:spacing w:after="0" w:line="240" w:lineRule="auto"/>
      </w:pPr>
      <w:r>
        <w:separator/>
      </w:r>
    </w:p>
  </w:footnote>
  <w:footnote w:type="continuationSeparator" w:id="0">
    <w:p w14:paraId="14ECE199" w14:textId="77777777" w:rsidR="00995DCB" w:rsidRDefault="00995DCB"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B9846C6"/>
    <w:multiLevelType w:val="hybridMultilevel"/>
    <w:tmpl w:val="4B488F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DB43CDC"/>
    <w:multiLevelType w:val="hybridMultilevel"/>
    <w:tmpl w:val="3AC4C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2D473238"/>
    <w:multiLevelType w:val="hybridMultilevel"/>
    <w:tmpl w:val="AADC4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33C35F8"/>
    <w:multiLevelType w:val="hybridMultilevel"/>
    <w:tmpl w:val="EF4277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0"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9"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abstractNumId w:val="18"/>
  </w:num>
  <w:num w:numId="2">
    <w:abstractNumId w:val="11"/>
  </w:num>
  <w:num w:numId="3">
    <w:abstractNumId w:val="28"/>
  </w:num>
  <w:num w:numId="4">
    <w:abstractNumId w:val="26"/>
  </w:num>
  <w:num w:numId="5">
    <w:abstractNumId w:val="7"/>
  </w:num>
  <w:num w:numId="6">
    <w:abstractNumId w:val="30"/>
  </w:num>
  <w:num w:numId="7">
    <w:abstractNumId w:val="38"/>
  </w:num>
  <w:num w:numId="8">
    <w:abstractNumId w:val="3"/>
  </w:num>
  <w:num w:numId="9">
    <w:abstractNumId w:val="23"/>
  </w:num>
  <w:num w:numId="10">
    <w:abstractNumId w:val="13"/>
  </w:num>
  <w:num w:numId="11">
    <w:abstractNumId w:val="37"/>
  </w:num>
  <w:num w:numId="12">
    <w:abstractNumId w:val="34"/>
  </w:num>
  <w:num w:numId="13">
    <w:abstractNumId w:val="5"/>
  </w:num>
  <w:num w:numId="14">
    <w:abstractNumId w:val="36"/>
  </w:num>
  <w:num w:numId="15">
    <w:abstractNumId w:val="6"/>
  </w:num>
  <w:num w:numId="16">
    <w:abstractNumId w:val="16"/>
  </w:num>
  <w:num w:numId="17">
    <w:abstractNumId w:val="8"/>
  </w:num>
  <w:num w:numId="18">
    <w:abstractNumId w:val="4"/>
  </w:num>
  <w:num w:numId="19">
    <w:abstractNumId w:val="35"/>
  </w:num>
  <w:num w:numId="20">
    <w:abstractNumId w:val="21"/>
  </w:num>
  <w:num w:numId="21">
    <w:abstractNumId w:val="14"/>
  </w:num>
  <w:num w:numId="22">
    <w:abstractNumId w:val="2"/>
  </w:num>
  <w:num w:numId="23">
    <w:abstractNumId w:val="29"/>
  </w:num>
  <w:num w:numId="24">
    <w:abstractNumId w:val="31"/>
  </w:num>
  <w:num w:numId="25">
    <w:abstractNumId w:val="10"/>
  </w:num>
  <w:num w:numId="26">
    <w:abstractNumId w:val="20"/>
  </w:num>
  <w:num w:numId="27">
    <w:abstractNumId w:val="9"/>
  </w:num>
  <w:num w:numId="28">
    <w:abstractNumId w:val="24"/>
  </w:num>
  <w:num w:numId="29">
    <w:abstractNumId w:val="27"/>
  </w:num>
  <w:num w:numId="30">
    <w:abstractNumId w:val="19"/>
  </w:num>
  <w:num w:numId="31">
    <w:abstractNumId w:val="12"/>
  </w:num>
  <w:num w:numId="32">
    <w:abstractNumId w:val="1"/>
  </w:num>
  <w:num w:numId="33">
    <w:abstractNumId w:val="32"/>
  </w:num>
  <w:num w:numId="34">
    <w:abstractNumId w:val="15"/>
  </w:num>
  <w:num w:numId="35">
    <w:abstractNumId w:val="25"/>
  </w:num>
  <w:num w:numId="36">
    <w:abstractNumId w:val="0"/>
  </w:num>
  <w:num w:numId="37">
    <w:abstractNumId w:val="39"/>
  </w:num>
  <w:num w:numId="38">
    <w:abstractNumId w:val="33"/>
  </w:num>
  <w:num w:numId="39">
    <w:abstractNumId w:val="17"/>
  </w:num>
  <w:num w:numId="40">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5DEA"/>
    <w:rsid w:val="000478E1"/>
    <w:rsid w:val="00047C03"/>
    <w:rsid w:val="00047CF0"/>
    <w:rsid w:val="00050309"/>
    <w:rsid w:val="000506BF"/>
    <w:rsid w:val="00052690"/>
    <w:rsid w:val="00062E5A"/>
    <w:rsid w:val="00063058"/>
    <w:rsid w:val="000705E6"/>
    <w:rsid w:val="00070EDD"/>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40BB"/>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240"/>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3EE1"/>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6871"/>
    <w:rsid w:val="00224811"/>
    <w:rsid w:val="0022483F"/>
    <w:rsid w:val="00225078"/>
    <w:rsid w:val="00226ABC"/>
    <w:rsid w:val="00227849"/>
    <w:rsid w:val="00227C20"/>
    <w:rsid w:val="00230149"/>
    <w:rsid w:val="0023459A"/>
    <w:rsid w:val="00235E20"/>
    <w:rsid w:val="00242403"/>
    <w:rsid w:val="00242463"/>
    <w:rsid w:val="00242B1E"/>
    <w:rsid w:val="00244418"/>
    <w:rsid w:val="00245D74"/>
    <w:rsid w:val="00245F96"/>
    <w:rsid w:val="00247591"/>
    <w:rsid w:val="002511A7"/>
    <w:rsid w:val="002542BB"/>
    <w:rsid w:val="00254610"/>
    <w:rsid w:val="00255658"/>
    <w:rsid w:val="00255E46"/>
    <w:rsid w:val="00266953"/>
    <w:rsid w:val="00267185"/>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0C9"/>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08A"/>
    <w:rsid w:val="003E7095"/>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642C"/>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4AE"/>
    <w:rsid w:val="004666C0"/>
    <w:rsid w:val="004742B4"/>
    <w:rsid w:val="00474321"/>
    <w:rsid w:val="00480E10"/>
    <w:rsid w:val="00485DD9"/>
    <w:rsid w:val="004869D2"/>
    <w:rsid w:val="0049078B"/>
    <w:rsid w:val="00490A15"/>
    <w:rsid w:val="0049141E"/>
    <w:rsid w:val="00491D08"/>
    <w:rsid w:val="00491DC5"/>
    <w:rsid w:val="00491F76"/>
    <w:rsid w:val="00493861"/>
    <w:rsid w:val="00494518"/>
    <w:rsid w:val="004949DD"/>
    <w:rsid w:val="00494B6F"/>
    <w:rsid w:val="00496C8B"/>
    <w:rsid w:val="00496E08"/>
    <w:rsid w:val="00497169"/>
    <w:rsid w:val="004A15EA"/>
    <w:rsid w:val="004A18A5"/>
    <w:rsid w:val="004A3AD0"/>
    <w:rsid w:val="004A5299"/>
    <w:rsid w:val="004A68BF"/>
    <w:rsid w:val="004A6EFA"/>
    <w:rsid w:val="004A7519"/>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61C9"/>
    <w:rsid w:val="00596DBC"/>
    <w:rsid w:val="005A0AAF"/>
    <w:rsid w:val="005A6E7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813"/>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E70"/>
    <w:rsid w:val="006F2E3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1FE8"/>
    <w:rsid w:val="00902423"/>
    <w:rsid w:val="00905C0D"/>
    <w:rsid w:val="00905C49"/>
    <w:rsid w:val="00906ACE"/>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0915"/>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95DCB"/>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80E"/>
    <w:rsid w:val="00A14C4E"/>
    <w:rsid w:val="00A17F78"/>
    <w:rsid w:val="00A2672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4699"/>
    <w:rsid w:val="00AF53F8"/>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7A8"/>
    <w:rsid w:val="00B47F1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D65CF"/>
    <w:rsid w:val="00BE0BEA"/>
    <w:rsid w:val="00BE0DBE"/>
    <w:rsid w:val="00BE5AF1"/>
    <w:rsid w:val="00BE7575"/>
    <w:rsid w:val="00BF2073"/>
    <w:rsid w:val="00BF2CA4"/>
    <w:rsid w:val="00BF3817"/>
    <w:rsid w:val="00BF3B80"/>
    <w:rsid w:val="00BF510F"/>
    <w:rsid w:val="00BF5439"/>
    <w:rsid w:val="00BF5B2A"/>
    <w:rsid w:val="00BF5D7B"/>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4CBE"/>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49B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C7EB8"/>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66B"/>
    <w:rsid w:val="00E05E8C"/>
    <w:rsid w:val="00E0748E"/>
    <w:rsid w:val="00E07E12"/>
    <w:rsid w:val="00E10072"/>
    <w:rsid w:val="00E179D5"/>
    <w:rsid w:val="00E229DD"/>
    <w:rsid w:val="00E23B2A"/>
    <w:rsid w:val="00E23FBD"/>
    <w:rsid w:val="00E24A3D"/>
    <w:rsid w:val="00E254A7"/>
    <w:rsid w:val="00E25613"/>
    <w:rsid w:val="00E26EFE"/>
    <w:rsid w:val="00E315D6"/>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29C"/>
    <w:rsid w:val="00EC6818"/>
    <w:rsid w:val="00ED2479"/>
    <w:rsid w:val="00ED2B33"/>
    <w:rsid w:val="00ED5C08"/>
    <w:rsid w:val="00ED5EC8"/>
    <w:rsid w:val="00ED5FE5"/>
    <w:rsid w:val="00ED7877"/>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7570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54D3694C"/>
  <w15:docId w15:val="{16F5FEE2-24DA-4D82-BBAD-D289DCB128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skyline.gs.washington.edu/labkey/wiki/home/software/Skyline/page.view?name=tutorial_method_edit" TargetMode="External"/><Relationship Id="rId18" Type="http://schemas.openxmlformats.org/officeDocument/2006/relationships/image" Target="media/image9.png"/><Relationship Id="rId26" Type="http://schemas.openxmlformats.org/officeDocument/2006/relationships/hyperlink" Target="https://skyline.gs.washington.edu/labkey/wiki/home/software/Skyline/page.view?name=mascot_missing_rt" TargetMode="External"/><Relationship Id="rId39" Type="http://schemas.openxmlformats.org/officeDocument/2006/relationships/image" Target="media/image28.png"/><Relationship Id="rId21" Type="http://schemas.openxmlformats.org/officeDocument/2006/relationships/image" Target="media/image12.png"/><Relationship Id="rId34" Type="http://schemas.openxmlformats.org/officeDocument/2006/relationships/image" Target="media/image23.emf"/><Relationship Id="rId42" Type="http://schemas.openxmlformats.org/officeDocument/2006/relationships/image" Target="media/image31.emf"/><Relationship Id="rId47" Type="http://schemas.openxmlformats.org/officeDocument/2006/relationships/image" Target="media/image36.emf"/><Relationship Id="rId50" Type="http://schemas.openxmlformats.org/officeDocument/2006/relationships/image" Target="media/image39.emf"/><Relationship Id="rId55" Type="http://schemas.openxmlformats.org/officeDocument/2006/relationships/image" Target="media/image44.emf"/><Relationship Id="rId63"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19.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hyperlink" Target="https://skyline.ms/tutorial_irt.url" TargetMode="External"/><Relationship Id="rId37" Type="http://schemas.openxmlformats.org/officeDocument/2006/relationships/image" Target="media/image26.emf"/><Relationship Id="rId40" Type="http://schemas.openxmlformats.org/officeDocument/2006/relationships/image" Target="media/image29.emf"/><Relationship Id="rId45" Type="http://schemas.openxmlformats.org/officeDocument/2006/relationships/image" Target="media/image34.emf"/><Relationship Id="rId53" Type="http://schemas.openxmlformats.org/officeDocument/2006/relationships/image" Target="media/image42.emf"/><Relationship Id="rId58" Type="http://schemas.openxmlformats.org/officeDocument/2006/relationships/image" Target="media/image47.emf"/><Relationship Id="rId5" Type="http://schemas.openxmlformats.org/officeDocument/2006/relationships/webSettings" Target="webSettings.xml"/><Relationship Id="rId61" Type="http://schemas.openxmlformats.org/officeDocument/2006/relationships/hyperlink" Target="http://proteome.gs.washington.edu/supplementary_data/MS1_Filtering/minimized/" TargetMode="External"/><Relationship Id="rId19" Type="http://schemas.openxmlformats.org/officeDocument/2006/relationships/image" Target="media/image10.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4.emf"/><Relationship Id="rId43" Type="http://schemas.openxmlformats.org/officeDocument/2006/relationships/image" Target="media/image32.emf"/><Relationship Id="rId48" Type="http://schemas.openxmlformats.org/officeDocument/2006/relationships/image" Target="media/image37.emf"/><Relationship Id="rId56" Type="http://schemas.openxmlformats.org/officeDocument/2006/relationships/image" Target="media/image45.emf"/><Relationship Id="rId64" Type="http://schemas.openxmlformats.org/officeDocument/2006/relationships/theme" Target="theme/theme1.xml"/><Relationship Id="rId8" Type="http://schemas.openxmlformats.org/officeDocument/2006/relationships/hyperlink" Target="https://skyline.ms/tutorials/MS1Filtering_2.zip" TargetMode="External"/><Relationship Id="rId51" Type="http://schemas.openxmlformats.org/officeDocument/2006/relationships/image" Target="media/image40.emf"/><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emf"/><Relationship Id="rId59" Type="http://schemas.openxmlformats.org/officeDocument/2006/relationships/image" Target="media/image48.emf"/><Relationship Id="rId20" Type="http://schemas.openxmlformats.org/officeDocument/2006/relationships/image" Target="media/image11.png"/><Relationship Id="rId41" Type="http://schemas.openxmlformats.org/officeDocument/2006/relationships/image" Target="media/image30.emf"/><Relationship Id="rId54" Type="http://schemas.openxmlformats.org/officeDocument/2006/relationships/image" Target="media/image43.png"/><Relationship Id="rId62"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5.emf"/><Relationship Id="rId49" Type="http://schemas.openxmlformats.org/officeDocument/2006/relationships/image" Target="media/image38.emf"/><Relationship Id="rId57" Type="http://schemas.openxmlformats.org/officeDocument/2006/relationships/image" Target="media/image46.emf"/><Relationship Id="rId10" Type="http://schemas.openxmlformats.org/officeDocument/2006/relationships/image" Target="media/image2.png"/><Relationship Id="rId31" Type="http://schemas.openxmlformats.org/officeDocument/2006/relationships/image" Target="media/image21.png"/><Relationship Id="rId44" Type="http://schemas.openxmlformats.org/officeDocument/2006/relationships/image" Target="media/image33.emf"/><Relationship Id="rId52" Type="http://schemas.openxmlformats.org/officeDocument/2006/relationships/image" Target="media/image41.emf"/><Relationship Id="rId60" Type="http://schemas.openxmlformats.org/officeDocument/2006/relationships/image" Target="media/image49.png"/><Relationship Id="rId4" Type="http://schemas.openxmlformats.org/officeDocument/2006/relationships/settings" Target="settings.xml"/><Relationship Id="rId9"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F186C15-8BEE-4177-B96D-027E7B8E25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Pages>41</Pages>
  <Words>7831</Words>
  <Characters>44638</Characters>
  <Application>Microsoft Office Word</Application>
  <DocSecurity>0</DocSecurity>
  <Lines>371</Lines>
  <Paragraphs>104</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236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4</cp:revision>
  <cp:lastPrinted>2013-11-01T17:12:00Z</cp:lastPrinted>
  <dcterms:created xsi:type="dcterms:W3CDTF">2020-07-01T21:29:00Z</dcterms:created>
  <dcterms:modified xsi:type="dcterms:W3CDTF">2020-12-28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